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E00FC65" w14:textId="77777777" w:rsidR="00D90BE3" w:rsidRPr="00CC26B5" w:rsidRDefault="00D90BE3" w:rsidP="00D90BE3">
      <w:pPr>
        <w:rPr>
          <w:b/>
          <w:sz w:val="36"/>
          <w:szCs w:val="20"/>
          <w:lang w:val="en-US"/>
        </w:rPr>
      </w:pPr>
      <w:r w:rsidRPr="00CC26B5">
        <w:rPr>
          <w:b/>
          <w:sz w:val="36"/>
          <w:szCs w:val="20"/>
          <w:lang w:val="en-US"/>
        </w:rPr>
        <w:t xml:space="preserve">Supplementary material </w:t>
      </w:r>
    </w:p>
    <w:p w14:paraId="4AA213EA" w14:textId="77777777" w:rsidR="00285F5A" w:rsidRPr="00285F5A" w:rsidRDefault="00285F5A" w:rsidP="00285F5A">
      <w:pPr>
        <w:rPr>
          <w:sz w:val="44"/>
          <w:szCs w:val="44"/>
          <w:lang w:val="en-US"/>
        </w:rPr>
      </w:pPr>
      <w:hyperlink r:id="rId6" w:tgtFrame="_blank" w:history="1">
        <w:r w:rsidRPr="00285F5A">
          <w:rPr>
            <w:rStyle w:val="Hyperlink"/>
            <w:b/>
            <w:bCs/>
            <w:color w:val="auto"/>
            <w:sz w:val="44"/>
            <w:szCs w:val="44"/>
            <w:u w:val="none"/>
            <w:lang w:val="en-US"/>
          </w:rPr>
          <w:t>Effect of Rocking Movements on Afternoon Sleep</w:t>
        </w:r>
      </w:hyperlink>
    </w:p>
    <w:p w14:paraId="22049E02" w14:textId="77777777" w:rsidR="00D90BE3" w:rsidRPr="00376CC5" w:rsidRDefault="00D90BE3" w:rsidP="00D90BE3">
      <w:pPr>
        <w:pStyle w:val="AuthorList"/>
      </w:pPr>
      <w:r w:rsidRPr="006461D3">
        <w:t>Rachel M. van Sluijs MSc</w:t>
      </w:r>
      <w:r w:rsidRPr="006461D3">
        <w:rPr>
          <w:vertAlign w:val="superscript"/>
        </w:rPr>
        <w:t>1,2</w:t>
      </w:r>
      <w:r w:rsidRPr="006461D3">
        <w:t xml:space="preserve">*, </w:t>
      </w:r>
      <w:r w:rsidRPr="006461D3">
        <w:rPr>
          <w:vertAlign w:val="superscript"/>
        </w:rPr>
        <w:t xml:space="preserve"> </w:t>
      </w:r>
      <w:r w:rsidRPr="006461D3">
        <w:t xml:space="preserve">Quincy </w:t>
      </w:r>
      <w:r>
        <w:t xml:space="preserve">J. </w:t>
      </w:r>
      <w:proofErr w:type="spellStart"/>
      <w:r w:rsidRPr="006461D3">
        <w:t>Rondei</w:t>
      </w:r>
      <w:proofErr w:type="spellEnd"/>
      <w:r w:rsidRPr="006461D3">
        <w:t xml:space="preserve"> MSc</w:t>
      </w:r>
      <w:r w:rsidRPr="006461D3">
        <w:rPr>
          <w:vertAlign w:val="superscript"/>
        </w:rPr>
        <w:t>1</w:t>
      </w:r>
      <w:r w:rsidRPr="006461D3">
        <w:t xml:space="preserve">, Diana </w:t>
      </w:r>
      <w:proofErr w:type="spellStart"/>
      <w:r w:rsidRPr="006461D3">
        <w:t>Schluep</w:t>
      </w:r>
      <w:proofErr w:type="spellEnd"/>
      <w:r w:rsidRPr="006461D3">
        <w:t xml:space="preserve"> BSc</w:t>
      </w:r>
      <w:r w:rsidRPr="006461D3">
        <w:rPr>
          <w:vertAlign w:val="superscript"/>
        </w:rPr>
        <w:t>1</w:t>
      </w:r>
      <w:r w:rsidRPr="006461D3">
        <w:t xml:space="preserve">, Lukas </w:t>
      </w:r>
      <w:proofErr w:type="spellStart"/>
      <w:r w:rsidRPr="006461D3">
        <w:t>Jäger</w:t>
      </w:r>
      <w:proofErr w:type="spellEnd"/>
      <w:r w:rsidRPr="006461D3">
        <w:t xml:space="preserve"> PhD</w:t>
      </w:r>
      <w:r w:rsidRPr="006461D3">
        <w:rPr>
          <w:vertAlign w:val="superscript"/>
        </w:rPr>
        <w:t>1</w:t>
      </w:r>
      <w:r w:rsidRPr="006461D3">
        <w:t xml:space="preserve">, Robert </w:t>
      </w:r>
      <w:proofErr w:type="spellStart"/>
      <w:r w:rsidRPr="006461D3">
        <w:t>Riener</w:t>
      </w:r>
      <w:proofErr w:type="spellEnd"/>
      <w:r w:rsidRPr="006461D3">
        <w:t xml:space="preserve"> PhD</w:t>
      </w:r>
      <w:r w:rsidRPr="006461D3">
        <w:rPr>
          <w:vertAlign w:val="superscript"/>
        </w:rPr>
        <w:t>1,2</w:t>
      </w:r>
      <w:r>
        <w:rPr>
          <w:vertAlign w:val="superscript"/>
        </w:rPr>
        <w:t>,3</w:t>
      </w:r>
      <w:r w:rsidRPr="006461D3">
        <w:t xml:space="preserve">, Peter </w:t>
      </w:r>
      <w:proofErr w:type="spellStart"/>
      <w:r w:rsidRPr="006461D3">
        <w:t>Achermann</w:t>
      </w:r>
      <w:proofErr w:type="spellEnd"/>
      <w:r w:rsidRPr="006461D3">
        <w:t xml:space="preserve"> PhD</w:t>
      </w:r>
      <w:r w:rsidRPr="006461D3">
        <w:rPr>
          <w:vertAlign w:val="superscript"/>
        </w:rPr>
        <w:t>2,</w:t>
      </w:r>
      <w:r>
        <w:rPr>
          <w:vertAlign w:val="superscript"/>
        </w:rPr>
        <w:t>4,5</w:t>
      </w:r>
      <w:r>
        <w:t>,</w:t>
      </w:r>
      <w:r w:rsidRPr="00084FF3">
        <w:t xml:space="preserve"> </w:t>
      </w:r>
      <w:r w:rsidRPr="006461D3">
        <w:t>Elisabeth Wilhelm PhD</w:t>
      </w:r>
      <w:r w:rsidRPr="006461D3">
        <w:rPr>
          <w:vertAlign w:val="superscript"/>
        </w:rPr>
        <w:t>1</w:t>
      </w:r>
      <w:r>
        <w:rPr>
          <w:vertAlign w:val="superscript"/>
        </w:rPr>
        <w:t>,2</w:t>
      </w:r>
    </w:p>
    <w:p w14:paraId="262E854D" w14:textId="77777777" w:rsidR="00D90BE3" w:rsidRDefault="00D90BE3" w:rsidP="00D90BE3">
      <w:r w:rsidRPr="00376CC5">
        <w:rPr>
          <w:rFonts w:cs="Times New Roman"/>
          <w:szCs w:val="24"/>
          <w:vertAlign w:val="superscript"/>
        </w:rPr>
        <w:t>1</w:t>
      </w:r>
      <w:bookmarkStart w:id="0" w:name="_Ref11859662"/>
      <w:r w:rsidRPr="00DF1F37">
        <w:t xml:space="preserve">Sensory-Motor Systems Lab, </w:t>
      </w:r>
      <w:r>
        <w:t>Institute of</w:t>
      </w:r>
      <w:r w:rsidRPr="00DF1F37">
        <w:t xml:space="preserve"> Robotic </w:t>
      </w:r>
      <w:r>
        <w:t xml:space="preserve">and Intelligent </w:t>
      </w:r>
      <w:r w:rsidRPr="00DF1F37">
        <w:t>Systems</w:t>
      </w:r>
      <w:r>
        <w:t>, Department of Health Science and Technology,</w:t>
      </w:r>
      <w:r w:rsidRPr="00DF1F37">
        <w:t xml:space="preserve"> </w:t>
      </w:r>
      <w:r>
        <w:t>Swiss Federal Institute of Technology</w:t>
      </w:r>
      <w:r w:rsidRPr="00DF1F37">
        <w:t xml:space="preserve">, </w:t>
      </w:r>
      <w:r>
        <w:t xml:space="preserve">Zurich, </w:t>
      </w:r>
      <w:r w:rsidRPr="00DF1F37">
        <w:t>Switzerland</w:t>
      </w:r>
      <w:bookmarkEnd w:id="0"/>
    </w:p>
    <w:p w14:paraId="61BC94E4" w14:textId="77777777" w:rsidR="00D90BE3" w:rsidRDefault="00D90BE3" w:rsidP="00D90BE3">
      <w:r w:rsidRPr="00376CC5">
        <w:rPr>
          <w:rFonts w:cs="Times New Roman"/>
          <w:szCs w:val="24"/>
          <w:vertAlign w:val="superscript"/>
        </w:rPr>
        <w:t>2</w:t>
      </w:r>
      <w:r w:rsidRPr="006461D3">
        <w:t xml:space="preserve">Sleep &amp; Health Zurich, University </w:t>
      </w:r>
      <w:proofErr w:type="spellStart"/>
      <w:r w:rsidRPr="006461D3">
        <w:t>Center</w:t>
      </w:r>
      <w:proofErr w:type="spellEnd"/>
      <w:r w:rsidRPr="006461D3">
        <w:t xml:space="preserve"> of Competence, University of Zurich, </w:t>
      </w:r>
      <w:r>
        <w:t xml:space="preserve">Zurich, </w:t>
      </w:r>
      <w:r w:rsidRPr="006461D3">
        <w:t>Switzerland</w:t>
      </w:r>
    </w:p>
    <w:p w14:paraId="1AA8D854" w14:textId="77777777" w:rsidR="00D90BE3" w:rsidRDefault="00D90BE3" w:rsidP="00D90BE3">
      <w:r w:rsidRPr="00E0306E">
        <w:rPr>
          <w:vertAlign w:val="superscript"/>
        </w:rPr>
        <w:t>3</w:t>
      </w:r>
      <w:r w:rsidRPr="006461D3">
        <w:t xml:space="preserve">Medical Faculty, University of Zurich, </w:t>
      </w:r>
      <w:r>
        <w:t xml:space="preserve">Zurich, </w:t>
      </w:r>
      <w:r w:rsidRPr="006461D3">
        <w:t>Switzerland</w:t>
      </w:r>
    </w:p>
    <w:p w14:paraId="5A7FDEC3" w14:textId="77777777" w:rsidR="00D90BE3" w:rsidRDefault="00D90BE3" w:rsidP="00D90BE3">
      <w:r>
        <w:rPr>
          <w:vertAlign w:val="superscript"/>
        </w:rPr>
        <w:t>4</w:t>
      </w:r>
      <w:r>
        <w:t>T</w:t>
      </w:r>
      <w:r w:rsidRPr="00DF1F37">
        <w:t>he KEY Institute for Brain Mind Research, Department of Psychiatry, Psychotherapy and Psychosomatics, University Hospital of Psychiatry, Zurich, Switzerland</w:t>
      </w:r>
    </w:p>
    <w:p w14:paraId="7691CD48" w14:textId="77777777" w:rsidR="00D90BE3" w:rsidRDefault="00D90BE3" w:rsidP="00D90BE3">
      <w:pPr>
        <w:rPr>
          <w:rFonts w:eastAsia="Cambria" w:cs="Times New Roman"/>
          <w:szCs w:val="24"/>
        </w:rPr>
      </w:pPr>
      <w:r>
        <w:rPr>
          <w:rFonts w:cs="Times New Roman"/>
          <w:szCs w:val="24"/>
          <w:vertAlign w:val="superscript"/>
        </w:rPr>
        <w:t>5</w:t>
      </w:r>
      <w:r>
        <w:t>Institute of Pharmacology and Toxicology</w:t>
      </w:r>
      <w:r w:rsidRPr="006461D3">
        <w:t xml:space="preserve">, University of Zurich, </w:t>
      </w:r>
      <w:r>
        <w:t xml:space="preserve">Zurich, </w:t>
      </w:r>
      <w:r w:rsidRPr="006461D3">
        <w:t>Switzerland</w:t>
      </w:r>
    </w:p>
    <w:p w14:paraId="57B9E0B4" w14:textId="77777777" w:rsidR="00D90BE3" w:rsidRDefault="00D90BE3">
      <w:pPr>
        <w:rPr>
          <w:b/>
          <w:sz w:val="20"/>
          <w:szCs w:val="20"/>
          <w:lang w:val="en-US"/>
        </w:rPr>
      </w:pPr>
      <w:r>
        <w:rPr>
          <w:b/>
          <w:sz w:val="20"/>
          <w:szCs w:val="20"/>
          <w:lang w:val="en-US"/>
        </w:rPr>
        <w:br w:type="page"/>
      </w:r>
    </w:p>
    <w:p w14:paraId="2675E541" w14:textId="02245516" w:rsidR="00D90BE3" w:rsidRPr="001469A3" w:rsidRDefault="00D90BE3" w:rsidP="001469A3">
      <w:pPr>
        <w:rPr>
          <w:sz w:val="20"/>
          <w:szCs w:val="20"/>
        </w:rPr>
      </w:pPr>
      <w:bookmarkStart w:id="1" w:name="_Ref17972178"/>
      <w:r w:rsidRPr="001469A3">
        <w:rPr>
          <w:b/>
          <w:sz w:val="20"/>
          <w:szCs w:val="20"/>
        </w:rPr>
        <w:lastRenderedPageBreak/>
        <w:t>T</w:t>
      </w:r>
      <w:r w:rsidRPr="00B93088">
        <w:rPr>
          <w:b/>
          <w:sz w:val="20"/>
          <w:szCs w:val="20"/>
        </w:rPr>
        <w:t xml:space="preserve">able </w:t>
      </w:r>
      <w:r w:rsidR="001469A3" w:rsidRPr="00B93088">
        <w:rPr>
          <w:b/>
          <w:sz w:val="20"/>
          <w:szCs w:val="20"/>
        </w:rPr>
        <w:t>S</w:t>
      </w:r>
      <w:r w:rsidRPr="00B93088">
        <w:rPr>
          <w:b/>
          <w:sz w:val="20"/>
          <w:szCs w:val="20"/>
        </w:rPr>
        <w:fldChar w:fldCharType="begin"/>
      </w:r>
      <w:r w:rsidRPr="00B93088">
        <w:rPr>
          <w:b/>
          <w:sz w:val="20"/>
          <w:szCs w:val="20"/>
        </w:rPr>
        <w:instrText xml:space="preserve"> SEQ Table \* ARABIC </w:instrText>
      </w:r>
      <w:r w:rsidRPr="00B93088">
        <w:rPr>
          <w:b/>
          <w:sz w:val="20"/>
          <w:szCs w:val="20"/>
        </w:rPr>
        <w:fldChar w:fldCharType="separate"/>
      </w:r>
      <w:r w:rsidRPr="00B93088">
        <w:rPr>
          <w:b/>
          <w:noProof/>
          <w:sz w:val="20"/>
          <w:szCs w:val="20"/>
        </w:rPr>
        <w:t>1</w:t>
      </w:r>
      <w:r w:rsidRPr="00B93088">
        <w:rPr>
          <w:b/>
          <w:sz w:val="20"/>
          <w:szCs w:val="20"/>
        </w:rPr>
        <w:fldChar w:fldCharType="end"/>
      </w:r>
      <w:bookmarkEnd w:id="1"/>
      <w:r w:rsidRPr="00B93088">
        <w:rPr>
          <w:b/>
          <w:sz w:val="20"/>
          <w:szCs w:val="20"/>
        </w:rPr>
        <w:t>. Demographics</w:t>
      </w:r>
      <w:r w:rsidR="00F92938" w:rsidRPr="00B93088">
        <w:rPr>
          <w:b/>
          <w:sz w:val="20"/>
          <w:szCs w:val="20"/>
        </w:rPr>
        <w:t>,</w:t>
      </w:r>
      <w:r w:rsidRPr="00B93088">
        <w:rPr>
          <w:b/>
          <w:sz w:val="20"/>
          <w:szCs w:val="20"/>
        </w:rPr>
        <w:t xml:space="preserve"> mental state</w:t>
      </w:r>
      <w:r w:rsidR="00F92938" w:rsidRPr="00B93088">
        <w:rPr>
          <w:b/>
          <w:sz w:val="20"/>
          <w:szCs w:val="20"/>
        </w:rPr>
        <w:t>, sleep habits and sleep</w:t>
      </w:r>
      <w:r w:rsidRPr="00B93088">
        <w:rPr>
          <w:b/>
          <w:sz w:val="20"/>
          <w:szCs w:val="20"/>
        </w:rPr>
        <w:t xml:space="preserve"> prior to the baseline nap of the low and high stimulation intensity group.</w:t>
      </w:r>
      <w:r w:rsidR="00B93088">
        <w:rPr>
          <w:sz w:val="20"/>
          <w:szCs w:val="20"/>
        </w:rPr>
        <w:t xml:space="preserve"> S</w:t>
      </w:r>
      <w:r w:rsidR="00B93088" w:rsidRPr="00B93088">
        <w:rPr>
          <w:sz w:val="20"/>
          <w:szCs w:val="20"/>
        </w:rPr>
        <w:t xml:space="preserve">usceptibility to motion sickness </w:t>
      </w:r>
      <w:r w:rsidR="00B93088">
        <w:rPr>
          <w:sz w:val="20"/>
          <w:szCs w:val="20"/>
        </w:rPr>
        <w:t xml:space="preserve">was assessed using the </w:t>
      </w:r>
      <w:r w:rsidR="00B93088" w:rsidRPr="00B93088">
        <w:rPr>
          <w:sz w:val="20"/>
          <w:szCs w:val="20"/>
        </w:rPr>
        <w:t xml:space="preserve">adults part of the Motion Sickness Susceptibility Questionnaire </w:t>
      </w:r>
      <w:r w:rsidR="00B93088">
        <w:rPr>
          <w:sz w:val="20"/>
          <w:szCs w:val="20"/>
        </w:rPr>
        <w:t>(MSSQ)</w:t>
      </w:r>
      <w:r w:rsidR="00B93088" w:rsidRPr="00B93088">
        <w:rPr>
          <w:sz w:val="20"/>
          <w:szCs w:val="20"/>
        </w:rPr>
        <w:fldChar w:fldCharType="begin"/>
      </w:r>
      <w:r w:rsidR="00B93088" w:rsidRPr="00B93088">
        <w:rPr>
          <w:sz w:val="20"/>
          <w:szCs w:val="20"/>
        </w:rPr>
        <w:instrText xml:space="preserve"> ADDIN EN.CITE &lt;EndNote&gt;&lt;Cite&gt;&lt;Author&gt;Golding&lt;/Author&gt;&lt;Year&gt;2006&lt;/Year&gt;&lt;RecNum&gt;18&lt;/RecNum&gt;&lt;DisplayText&gt;(Golding, 2006)&lt;/DisplayText&gt;&lt;record&gt;&lt;rec-number&gt;18&lt;/rec-number&gt;&lt;foreign-keys&gt;&lt;key app="EN" db-id="250p0srr6awp0iea95ipaetvppdss2502raa" timestamp="1570809905"&gt;18&lt;/key&gt;&lt;/foreign-keys&gt;&lt;ref-type name="Journal Article"&gt;17&lt;/ref-type&gt;&lt;contributors&gt;&lt;authors&gt;&lt;author&gt;Golding, John F&lt;/author&gt;&lt;/authors&gt;&lt;/contributors&gt;&lt;titles&gt;&lt;title&gt;Motion sickness susceptibility&lt;/title&gt;&lt;secondary-title&gt;Autonomic Neuroscience&lt;/secondary-title&gt;&lt;/titles&gt;&lt;periodical&gt;&lt;full-title&gt;Autonomic Neuroscience&lt;/full-title&gt;&lt;/periodical&gt;&lt;pages&gt;67-76&lt;/pages&gt;&lt;volume&gt;129&lt;/volume&gt;&lt;number&gt;1-2&lt;/number&gt;&lt;dates&gt;&lt;year&gt;2006&lt;/year&gt;&lt;/dates&gt;&lt;isbn&gt;1566-0702&lt;/isbn&gt;&lt;urls&gt;&lt;/urls&gt;&lt;/record&gt;&lt;/Cite&gt;&lt;Cite&gt;&lt;Author&gt;Golding&lt;/Author&gt;&lt;Year&gt;2006&lt;/Year&gt;&lt;RecNum&gt;18&lt;/RecNum&gt;&lt;record&gt;&lt;rec-number&gt;18&lt;/rec-number&gt;&lt;foreign-keys&gt;&lt;key app="EN" db-id="250p0srr6awp0iea95ipaetvppdss2502raa" timestamp="1570809905"&gt;18&lt;/key&gt;&lt;/foreign-keys&gt;&lt;ref-type name="Journal Article"&gt;17&lt;/ref-type&gt;&lt;contributors&gt;&lt;authors&gt;&lt;author&gt;Golding, John F&lt;/author&gt;&lt;/authors&gt;&lt;/contributors&gt;&lt;titles&gt;&lt;title&gt;Motion sickness susceptibility&lt;/title&gt;&lt;secondary-title&gt;Autonomic Neuroscience&lt;/secondary-title&gt;&lt;/titles&gt;&lt;periodical&gt;&lt;full-title&gt;Autonomic Neuroscience&lt;/full-title&gt;&lt;/periodical&gt;&lt;pages&gt;67-76&lt;/pages&gt;&lt;volume&gt;129&lt;/volume&gt;&lt;number&gt;1-2&lt;/number&gt;&lt;dates&gt;&lt;year&gt;2006&lt;/year&gt;&lt;/dates&gt;&lt;isbn&gt;1566-0702&lt;/isbn&gt;&lt;urls&gt;&lt;/urls&gt;&lt;/record&gt;&lt;/Cite&gt;&lt;/EndNote&gt;</w:instrText>
      </w:r>
      <w:r w:rsidR="00B93088" w:rsidRPr="00B93088">
        <w:rPr>
          <w:sz w:val="20"/>
          <w:szCs w:val="20"/>
        </w:rPr>
        <w:fldChar w:fldCharType="separate"/>
      </w:r>
      <w:r w:rsidR="00B93088" w:rsidRPr="00B93088">
        <w:rPr>
          <w:sz w:val="20"/>
          <w:szCs w:val="20"/>
        </w:rPr>
        <w:t>(Golding, 2006)</w:t>
      </w:r>
      <w:r w:rsidR="00B93088" w:rsidRPr="00B93088">
        <w:rPr>
          <w:sz w:val="20"/>
          <w:szCs w:val="20"/>
        </w:rPr>
        <w:fldChar w:fldCharType="end"/>
      </w:r>
      <w:r w:rsidR="00B93088" w:rsidRPr="00B93088">
        <w:rPr>
          <w:sz w:val="20"/>
          <w:szCs w:val="20"/>
        </w:rPr>
        <w:t>, daytime sleepiness</w:t>
      </w:r>
      <w:r w:rsidR="00B93088">
        <w:rPr>
          <w:sz w:val="20"/>
          <w:szCs w:val="20"/>
        </w:rPr>
        <w:t xml:space="preserve"> was assessed using the Epworth Sleepiness Scale (ESS)</w:t>
      </w:r>
      <w:r w:rsidR="00B93088" w:rsidRPr="00B93088">
        <w:rPr>
          <w:sz w:val="20"/>
          <w:szCs w:val="20"/>
        </w:rPr>
        <w:t xml:space="preserve"> </w:t>
      </w:r>
      <w:r w:rsidR="00B93088" w:rsidRPr="00B93088">
        <w:rPr>
          <w:sz w:val="20"/>
          <w:szCs w:val="20"/>
        </w:rPr>
        <w:fldChar w:fldCharType="begin">
          <w:fldData xml:space="preserve">PEVuZE5vdGU+PENpdGU+PEF1dGhvcj5CbG9jaDwvQXV0aG9yPjxZZWFyPjE5OTk8L1llYXI+PFJl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</w:fldData>
        </w:fldChar>
      </w:r>
      <w:r w:rsidR="00B93088" w:rsidRPr="00B93088">
        <w:rPr>
          <w:sz w:val="20"/>
          <w:szCs w:val="20"/>
        </w:rPr>
        <w:instrText xml:space="preserve"> ADDIN EN.CITE </w:instrText>
      </w:r>
      <w:r w:rsidR="00B93088" w:rsidRPr="00B93088">
        <w:rPr>
          <w:sz w:val="20"/>
          <w:szCs w:val="20"/>
        </w:rPr>
        <w:fldChar w:fldCharType="begin">
          <w:fldData xml:space="preserve">PEVuZE5vdGU+PENpdGU+PEF1dGhvcj5CbG9jaDwvQXV0aG9yPjxZZWFyPjE5OTk8L1llYXI+PFJl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</w:fldData>
        </w:fldChar>
      </w:r>
      <w:r w:rsidR="00B93088" w:rsidRPr="00B93088">
        <w:rPr>
          <w:sz w:val="20"/>
          <w:szCs w:val="20"/>
        </w:rPr>
        <w:instrText xml:space="preserve"> ADDIN EN.CITE.DATA </w:instrText>
      </w:r>
      <w:r w:rsidR="00B93088" w:rsidRPr="00B93088">
        <w:rPr>
          <w:sz w:val="20"/>
          <w:szCs w:val="20"/>
        </w:rPr>
      </w:r>
      <w:r w:rsidR="00B93088" w:rsidRPr="00B93088">
        <w:rPr>
          <w:sz w:val="20"/>
          <w:szCs w:val="20"/>
        </w:rPr>
        <w:fldChar w:fldCharType="end"/>
      </w:r>
      <w:r w:rsidR="00B93088" w:rsidRPr="00B93088">
        <w:rPr>
          <w:sz w:val="20"/>
          <w:szCs w:val="20"/>
        </w:rPr>
      </w:r>
      <w:r w:rsidR="00B93088" w:rsidRPr="00B93088">
        <w:rPr>
          <w:sz w:val="20"/>
          <w:szCs w:val="20"/>
        </w:rPr>
        <w:fldChar w:fldCharType="separate"/>
      </w:r>
      <w:r w:rsidR="00B93088" w:rsidRPr="00B93088">
        <w:rPr>
          <w:sz w:val="20"/>
          <w:szCs w:val="20"/>
        </w:rPr>
        <w:t>(Johns, 1991;Bloch et al., 1999)</w:t>
      </w:r>
      <w:r w:rsidR="00B93088" w:rsidRPr="00B93088">
        <w:rPr>
          <w:sz w:val="20"/>
          <w:szCs w:val="20"/>
        </w:rPr>
        <w:fldChar w:fldCharType="end"/>
      </w:r>
      <w:r w:rsidR="00B93088">
        <w:rPr>
          <w:sz w:val="20"/>
          <w:szCs w:val="20"/>
        </w:rPr>
        <w:t xml:space="preserve">, </w:t>
      </w:r>
      <w:r w:rsidR="00B93088" w:rsidRPr="00B93088">
        <w:rPr>
          <w:sz w:val="20"/>
          <w:szCs w:val="20"/>
        </w:rPr>
        <w:t xml:space="preserve">sleepiness </w:t>
      </w:r>
      <w:r w:rsidR="00B93088">
        <w:rPr>
          <w:sz w:val="20"/>
          <w:szCs w:val="20"/>
        </w:rPr>
        <w:t xml:space="preserve">was assessed using the </w:t>
      </w:r>
      <w:r w:rsidR="00B93088" w:rsidRPr="00B93088">
        <w:rPr>
          <w:sz w:val="20"/>
          <w:szCs w:val="20"/>
        </w:rPr>
        <w:t xml:space="preserve">Stanford Sleepiness Scale (SSS) </w:t>
      </w:r>
      <w:r w:rsidR="00B93088" w:rsidRPr="00B93088">
        <w:rPr>
          <w:sz w:val="20"/>
          <w:szCs w:val="20"/>
        </w:rPr>
        <w:fldChar w:fldCharType="begin"/>
      </w:r>
      <w:r w:rsidR="00B93088" w:rsidRPr="00B93088">
        <w:rPr>
          <w:sz w:val="20"/>
          <w:szCs w:val="20"/>
        </w:rPr>
        <w:instrText xml:space="preserve"> ADDIN EN.CITE &lt;EndNote&gt;&lt;Cite&gt;&lt;Author&gt;Hoddes&lt;/Author&gt;&lt;Year&gt;1972&lt;/Year&gt;&lt;RecNum&gt;26&lt;/RecNum&gt;&lt;DisplayText&gt;(Hoddes et al., 1972)&lt;/DisplayText&gt;&lt;record&gt;&lt;rec-number&gt;26&lt;/rec-number&gt;&lt;foreign-keys&gt;&lt;key app="EN" db-id="xx0wa29dsd5vr7ew59hxxrdhsszevve0arvx" timestamp="1565188833"&gt;26&lt;/key&gt;&lt;/foreign-keys&gt;&lt;ref-type name="Journal Article"&gt;17&lt;/ref-type&gt;&lt;contributors&gt;&lt;authors&gt;&lt;author&gt;Hoddes, E&lt;/author&gt;&lt;author&gt;Zarcone, V&lt;/author&gt;&lt;author&gt;Dement, W&lt;/author&gt;&lt;/authors&gt;&lt;/contributors&gt;&lt;titles&gt;&lt;title&gt;Development and use of Stanford Sleepiness Scale (SSS)&lt;/title&gt;&lt;secondary-title&gt;Psychophysiology&lt;/secondary-title&gt;&lt;/titles&gt;&lt;periodical&gt;&lt;full-title&gt;Psychophysiology&lt;/full-title&gt;&lt;/periodical&gt;&lt;dates&gt;&lt;year&gt;1972&lt;/year&gt;&lt;/dates&gt;&lt;urls&gt;&lt;/urls&gt;&lt;/record&gt;&lt;/Cite&gt;&lt;/EndNote&gt;</w:instrText>
      </w:r>
      <w:r w:rsidR="00B93088" w:rsidRPr="00B93088">
        <w:rPr>
          <w:sz w:val="20"/>
          <w:szCs w:val="20"/>
        </w:rPr>
        <w:fldChar w:fldCharType="separate"/>
      </w:r>
      <w:r w:rsidR="00B93088" w:rsidRPr="00B93088">
        <w:rPr>
          <w:noProof/>
          <w:sz w:val="20"/>
          <w:szCs w:val="20"/>
        </w:rPr>
        <w:t>(Hoddes et al., 1972)</w:t>
      </w:r>
      <w:r w:rsidR="00B93088" w:rsidRPr="00B93088">
        <w:rPr>
          <w:sz w:val="20"/>
          <w:szCs w:val="20"/>
        </w:rPr>
        <w:fldChar w:fldCharType="end"/>
      </w:r>
      <w:r w:rsidR="00B93088" w:rsidRPr="00B93088">
        <w:rPr>
          <w:sz w:val="20"/>
          <w:szCs w:val="20"/>
        </w:rPr>
        <w:t>, anxiety</w:t>
      </w:r>
      <w:r w:rsidR="00B93088">
        <w:rPr>
          <w:sz w:val="20"/>
          <w:szCs w:val="20"/>
        </w:rPr>
        <w:t xml:space="preserve"> was assessed using the </w:t>
      </w:r>
      <w:r w:rsidR="00B93088" w:rsidRPr="00B93088">
        <w:rPr>
          <w:sz w:val="20"/>
          <w:szCs w:val="20"/>
        </w:rPr>
        <w:t xml:space="preserve">State-Trait Anxiety Questionnaire (STAY) </w:t>
      </w:r>
      <w:r w:rsidR="00B93088" w:rsidRPr="00B93088">
        <w:rPr>
          <w:sz w:val="20"/>
          <w:szCs w:val="20"/>
        </w:rPr>
        <w:fldChar w:fldCharType="begin"/>
      </w:r>
      <w:r w:rsidR="00B93088" w:rsidRPr="00B93088">
        <w:rPr>
          <w:sz w:val="20"/>
          <w:szCs w:val="20"/>
        </w:rPr>
        <w:instrText xml:space="preserve"> ADDIN EN.CITE &lt;EndNote&gt;&lt;Cite&gt;&lt;Author&gt;Knight&lt;/Author&gt;&lt;Year&gt;1983&lt;/Year&gt;&lt;RecNum&gt;27&lt;/RecNum&gt;&lt;DisplayText&gt;(Knight et al., 1983)&lt;/DisplayText&gt;&lt;record&gt;&lt;rec-number&gt;27&lt;/rec-number&gt;&lt;foreign-keys&gt;&lt;key app="EN" db-id="xx0wa29dsd5vr7ew59hxxrdhsszevve0arvx" timestamp="1565188833"&gt;27&lt;/key&gt;&lt;/foreign-keys&gt;&lt;ref-type name="Journal Article"&gt;17&lt;/ref-type&gt;&lt;contributors&gt;&lt;authors&gt;&lt;author&gt;Knight, Robert G&lt;/author&gt;&lt;author&gt;Waal‐Manning, Hendrika J&lt;/author&gt;&lt;author&gt;Spears, George F&lt;/author&gt;&lt;/authors&gt;&lt;/contributors&gt;&lt;titles&gt;&lt;title&gt;Some norms and reliability data for the State‐Trait Anxiety Inventory and the Zung Self‐Rating Depression scale&lt;/title&gt;&lt;secondary-title&gt;British Journal of Clinical Psychology&lt;/secondary-title&gt;&lt;/titles&gt;&lt;periodical&gt;&lt;full-title&gt;British Journal of Clinical Psychology&lt;/full-title&gt;&lt;/periodical&gt;&lt;pages&gt;245-249&lt;/pages&gt;&lt;volume&gt;22&lt;/volume&gt;&lt;number&gt;4&lt;/number&gt;&lt;dates&gt;&lt;year&gt;1983&lt;/year&gt;&lt;/dates&gt;&lt;isbn&gt;0144-6657&lt;/isbn&gt;&lt;urls&gt;&lt;/urls&gt;&lt;/record&gt;&lt;/Cite&gt;&lt;/EndNote&gt;</w:instrText>
      </w:r>
      <w:r w:rsidR="00B93088" w:rsidRPr="00B93088">
        <w:rPr>
          <w:sz w:val="20"/>
          <w:szCs w:val="20"/>
        </w:rPr>
        <w:fldChar w:fldCharType="separate"/>
      </w:r>
      <w:r w:rsidR="00B93088" w:rsidRPr="00B93088">
        <w:rPr>
          <w:noProof/>
          <w:sz w:val="20"/>
          <w:szCs w:val="20"/>
        </w:rPr>
        <w:t>(Knight et al., 1983)</w:t>
      </w:r>
      <w:r w:rsidR="00B93088" w:rsidRPr="00B93088">
        <w:rPr>
          <w:sz w:val="20"/>
          <w:szCs w:val="20"/>
        </w:rPr>
        <w:fldChar w:fldCharType="end"/>
      </w:r>
      <w:r w:rsidR="00B93088" w:rsidRPr="00B93088">
        <w:rPr>
          <w:sz w:val="20"/>
          <w:szCs w:val="20"/>
        </w:rPr>
        <w:t xml:space="preserve"> and sleep quality the night prior to the nap </w:t>
      </w:r>
      <w:r w:rsidR="00B93088">
        <w:rPr>
          <w:sz w:val="20"/>
          <w:szCs w:val="20"/>
        </w:rPr>
        <w:t xml:space="preserve"> was assessed using the </w:t>
      </w:r>
      <w:r w:rsidR="00B93088" w:rsidRPr="00B93088">
        <w:rPr>
          <w:sz w:val="20"/>
          <w:szCs w:val="20"/>
        </w:rPr>
        <w:t>Groningen Sleep Quality Scale (GSQS)</w:t>
      </w:r>
      <w:r w:rsidR="00B93088">
        <w:rPr>
          <w:sz w:val="20"/>
          <w:szCs w:val="20"/>
        </w:rPr>
        <w:t xml:space="preserve"> </w:t>
      </w:r>
      <w:r w:rsidR="00B93088" w:rsidRPr="00B93088">
        <w:rPr>
          <w:sz w:val="20"/>
          <w:szCs w:val="20"/>
        </w:rPr>
        <w:fldChar w:fldCharType="begin"/>
      </w:r>
      <w:r w:rsidR="00B93088" w:rsidRPr="00B93088">
        <w:rPr>
          <w:sz w:val="20"/>
          <w:szCs w:val="20"/>
        </w:rPr>
        <w:instrText xml:space="preserve"> ADDIN EN.CITE &lt;EndNote&gt;&lt;Cite&gt;&lt;Author&gt;Meijman&lt;/Author&gt;&lt;Year&gt;1988&lt;/Year&gt;&lt;RecNum&gt;28&lt;/RecNum&gt;&lt;DisplayText&gt;(Meijman et al., 1988)&lt;/DisplayText&gt;&lt;record&gt;&lt;rec-number&gt;28&lt;/rec-number&gt;&lt;foreign-keys&gt;&lt;key app="EN" db-id="xx0wa29dsd5vr7ew59hxxrdhsszevve0arvx" timestamp="1565188833"&gt;28&lt;/key&gt;&lt;/foreign-keys&gt;&lt;ref-type name="Journal Article"&gt;17&lt;/ref-type&gt;&lt;contributors&gt;&lt;authors&gt;&lt;author&gt;Meijman, TF&lt;/author&gt;&lt;author&gt;de Vries-Griever, AH&lt;/author&gt;&lt;author&gt;De Vries, G&lt;/author&gt;&lt;author&gt;Kampman, R&lt;/author&gt;&lt;/authors&gt;&lt;/contributors&gt;&lt;titles&gt;&lt;title&gt;The evaluation of the Groningen sleep quality scale&lt;/title&gt;&lt;secondary-title&gt;Groningen: Heymans Bulletin&lt;/secondary-title&gt;&lt;/titles&gt;&lt;periodical&gt;&lt;full-title&gt;Groningen: Heymans Bulletin&lt;/full-title&gt;&lt;/periodical&gt;&lt;volume&gt;2006&lt;/volume&gt;&lt;dates&gt;&lt;year&gt;1988&lt;/year&gt;&lt;/dates&gt;&lt;urls&gt;&lt;/urls&gt;&lt;/record&gt;&lt;/Cite&gt;&lt;/EndNote&gt;</w:instrText>
      </w:r>
      <w:r w:rsidR="00B93088" w:rsidRPr="00B93088">
        <w:rPr>
          <w:sz w:val="20"/>
          <w:szCs w:val="20"/>
        </w:rPr>
        <w:fldChar w:fldCharType="separate"/>
      </w:r>
      <w:r w:rsidR="00B93088" w:rsidRPr="00B93088">
        <w:rPr>
          <w:noProof/>
          <w:sz w:val="20"/>
          <w:szCs w:val="20"/>
        </w:rPr>
        <w:t>(Meijman et al., 1988)</w:t>
      </w:r>
      <w:r w:rsidR="00B93088" w:rsidRPr="00B93088">
        <w:rPr>
          <w:sz w:val="20"/>
          <w:szCs w:val="20"/>
        </w:rPr>
        <w:fldChar w:fldCharType="end"/>
      </w:r>
      <w:r w:rsidR="00B93088">
        <w:rPr>
          <w:sz w:val="20"/>
          <w:szCs w:val="20"/>
        </w:rPr>
        <w:t xml:space="preserve">. </w:t>
      </w:r>
      <w:r w:rsidRPr="001469A3">
        <w:rPr>
          <w:sz w:val="20"/>
          <w:szCs w:val="20"/>
        </w:rPr>
        <w:t xml:space="preserve">** </w:t>
      </w:r>
      <w:r w:rsidR="00F92938" w:rsidRPr="001469A3">
        <w:rPr>
          <w:sz w:val="20"/>
          <w:szCs w:val="20"/>
        </w:rPr>
        <w:t>p</w:t>
      </w:r>
      <w:r w:rsidR="00B93088">
        <w:rPr>
          <w:sz w:val="20"/>
          <w:szCs w:val="20"/>
        </w:rPr>
        <w:t xml:space="preserve"> </w:t>
      </w:r>
      <w:r w:rsidR="00F92938" w:rsidRPr="001469A3">
        <w:rPr>
          <w:sz w:val="20"/>
          <w:szCs w:val="20"/>
        </w:rPr>
        <w:t>&lt;</w:t>
      </w:r>
      <w:r w:rsidR="00B93088">
        <w:rPr>
          <w:sz w:val="20"/>
          <w:szCs w:val="20"/>
        </w:rPr>
        <w:t xml:space="preserve"> </w:t>
      </w:r>
      <w:r w:rsidR="00F92938" w:rsidRPr="001469A3">
        <w:rPr>
          <w:sz w:val="20"/>
          <w:szCs w:val="20"/>
        </w:rPr>
        <w:t>0.01</w:t>
      </w:r>
      <w:r w:rsidR="00F92938">
        <w:rPr>
          <w:sz w:val="20"/>
          <w:szCs w:val="20"/>
        </w:rPr>
        <w:t xml:space="preserve">, </w:t>
      </w:r>
      <w:r w:rsidRPr="001469A3">
        <w:rPr>
          <w:sz w:val="20"/>
          <w:szCs w:val="20"/>
        </w:rPr>
        <w:t xml:space="preserve">two-sided independent t-test significant, </w:t>
      </w:r>
      <w:r w:rsidRPr="001469A3">
        <w:rPr>
          <w:sz w:val="20"/>
          <w:szCs w:val="20"/>
          <w:vertAlign w:val="superscript"/>
        </w:rPr>
        <w:t xml:space="preserve">a </w:t>
      </w:r>
      <w:r w:rsidR="001469A3" w:rsidRPr="001469A3">
        <w:rPr>
          <w:sz w:val="20"/>
          <w:szCs w:val="20"/>
        </w:rPr>
        <w:t>analysed</w:t>
      </w:r>
      <w:r w:rsidRPr="001469A3">
        <w:rPr>
          <w:sz w:val="20"/>
          <w:szCs w:val="20"/>
        </w:rPr>
        <w:t xml:space="preserve"> sample for this analysis was n = 9 (low intensity group) and n = 11 (high intensity group)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30"/>
        <w:gridCol w:w="2469"/>
        <w:gridCol w:w="2463"/>
      </w:tblGrid>
      <w:tr w:rsidR="00D90BE3" w:rsidRPr="001E32FE" w14:paraId="38892158" w14:textId="77777777" w:rsidTr="005D51A3">
        <w:tc>
          <w:tcPr>
            <w:tcW w:w="4252" w:type="dxa"/>
            <w:tcBorders>
              <w:right w:val="double" w:sz="4" w:space="0" w:color="auto"/>
            </w:tcBorders>
            <w:shd w:val="clear" w:color="auto" w:fill="D5DCE4" w:themeFill="text2" w:themeFillTint="33"/>
          </w:tcPr>
          <w:p w14:paraId="13E8B520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</w:p>
        </w:tc>
        <w:tc>
          <w:tcPr>
            <w:tcW w:w="2552" w:type="dxa"/>
            <w:tcBorders>
              <w:left w:val="double" w:sz="4" w:space="0" w:color="auto"/>
            </w:tcBorders>
            <w:shd w:val="clear" w:color="auto" w:fill="D5DCE4" w:themeFill="text2" w:themeFillTint="33"/>
          </w:tcPr>
          <w:p w14:paraId="61793D2D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  <w:b/>
              </w:rPr>
            </w:pPr>
            <w:r w:rsidRPr="001E32FE">
              <w:rPr>
                <w:rFonts w:cs="Times New Roman"/>
                <w:b/>
              </w:rPr>
              <w:t>Low intensity group</w:t>
            </w:r>
          </w:p>
          <w:p w14:paraId="032CDC2A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  <w:b/>
              </w:rPr>
            </w:pPr>
            <w:r w:rsidRPr="001E32FE">
              <w:rPr>
                <w:rFonts w:cs="Times New Roman"/>
                <w:b/>
              </w:rPr>
              <w:t>(n = 10)</w:t>
            </w:r>
          </w:p>
          <w:p w14:paraId="6B06F18D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Mean (SD)</w:t>
            </w:r>
          </w:p>
        </w:tc>
        <w:tc>
          <w:tcPr>
            <w:tcW w:w="2546" w:type="dxa"/>
            <w:shd w:val="clear" w:color="auto" w:fill="D5DCE4" w:themeFill="text2" w:themeFillTint="33"/>
          </w:tcPr>
          <w:p w14:paraId="046D9435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  <w:b/>
              </w:rPr>
            </w:pPr>
            <w:r w:rsidRPr="001E32FE">
              <w:rPr>
                <w:rFonts w:cs="Times New Roman"/>
                <w:b/>
              </w:rPr>
              <w:t>High intensity group</w:t>
            </w:r>
          </w:p>
          <w:p w14:paraId="7ADB6189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  <w:b/>
              </w:rPr>
            </w:pPr>
            <w:r w:rsidRPr="001E32FE">
              <w:rPr>
                <w:rFonts w:cs="Times New Roman"/>
                <w:b/>
              </w:rPr>
              <w:t>(n = 12)</w:t>
            </w:r>
          </w:p>
          <w:p w14:paraId="4D39AC05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  <w:b/>
              </w:rPr>
            </w:pPr>
            <w:r w:rsidRPr="001E32FE">
              <w:rPr>
                <w:rFonts w:cs="Times New Roman"/>
              </w:rPr>
              <w:t>Mean (SD)</w:t>
            </w:r>
          </w:p>
        </w:tc>
      </w:tr>
      <w:tr w:rsidR="00D90BE3" w:rsidRPr="001E32FE" w14:paraId="42FBB24A" w14:textId="77777777" w:rsidTr="005D51A3">
        <w:tc>
          <w:tcPr>
            <w:tcW w:w="4252" w:type="dxa"/>
            <w:tcBorders>
              <w:right w:val="double" w:sz="4" w:space="0" w:color="auto"/>
            </w:tcBorders>
            <w:shd w:val="clear" w:color="auto" w:fill="E0EBF8"/>
          </w:tcPr>
          <w:p w14:paraId="7FD10B86" w14:textId="77777777" w:rsidR="00D90BE3" w:rsidRPr="001E32FE" w:rsidRDefault="00D90BE3" w:rsidP="005D51A3">
            <w:pPr>
              <w:spacing w:line="276" w:lineRule="auto"/>
              <w:rPr>
                <w:rFonts w:cs="Times New Roman"/>
                <w:b/>
                <w:i/>
              </w:rPr>
            </w:pPr>
            <w:r w:rsidRPr="001E32FE">
              <w:rPr>
                <w:rFonts w:cs="Times New Roman"/>
                <w:b/>
                <w:i/>
              </w:rPr>
              <w:t>Demographics</w:t>
            </w:r>
          </w:p>
        </w:tc>
        <w:tc>
          <w:tcPr>
            <w:tcW w:w="2552" w:type="dxa"/>
            <w:tcBorders>
              <w:left w:val="double" w:sz="4" w:space="0" w:color="auto"/>
            </w:tcBorders>
            <w:shd w:val="clear" w:color="auto" w:fill="E0EBF8"/>
          </w:tcPr>
          <w:p w14:paraId="11B41CBA" w14:textId="77777777" w:rsidR="00D90BE3" w:rsidRPr="001E32FE" w:rsidRDefault="00D90BE3" w:rsidP="005D51A3">
            <w:pPr>
              <w:spacing w:line="276" w:lineRule="auto"/>
              <w:rPr>
                <w:rFonts w:cs="Times New Roman"/>
                <w:b/>
              </w:rPr>
            </w:pPr>
          </w:p>
        </w:tc>
        <w:tc>
          <w:tcPr>
            <w:tcW w:w="2546" w:type="dxa"/>
            <w:shd w:val="clear" w:color="auto" w:fill="E0EBF8"/>
          </w:tcPr>
          <w:p w14:paraId="45BEC796" w14:textId="77777777" w:rsidR="00D90BE3" w:rsidRPr="001E32FE" w:rsidRDefault="00D90BE3" w:rsidP="005D51A3">
            <w:pPr>
              <w:spacing w:line="276" w:lineRule="auto"/>
              <w:rPr>
                <w:rFonts w:cs="Times New Roman"/>
                <w:b/>
              </w:rPr>
            </w:pPr>
          </w:p>
        </w:tc>
      </w:tr>
      <w:tr w:rsidR="00D90BE3" w:rsidRPr="001E32FE" w14:paraId="26F16E73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4CF390D5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>Age (years)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37080DF3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25.3 (4.5)</w:t>
            </w:r>
          </w:p>
        </w:tc>
        <w:tc>
          <w:tcPr>
            <w:tcW w:w="2546" w:type="dxa"/>
          </w:tcPr>
          <w:p w14:paraId="4B0C038F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24.8 (2.2)</w:t>
            </w:r>
          </w:p>
        </w:tc>
      </w:tr>
      <w:tr w:rsidR="00D90BE3" w:rsidRPr="001E32FE" w14:paraId="2015CBBC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17270207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>Body mass index (kg/m</w:t>
            </w:r>
            <w:r w:rsidRPr="001E32FE">
              <w:rPr>
                <w:rFonts w:cs="Times New Roman"/>
                <w:vertAlign w:val="superscript"/>
              </w:rPr>
              <w:t>2</w:t>
            </w:r>
            <w:r w:rsidRPr="001E32FE">
              <w:rPr>
                <w:rFonts w:cs="Times New Roman"/>
              </w:rPr>
              <w:t>)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4E858EA0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23.4 (2.3)</w:t>
            </w:r>
          </w:p>
        </w:tc>
        <w:tc>
          <w:tcPr>
            <w:tcW w:w="2546" w:type="dxa"/>
          </w:tcPr>
          <w:p w14:paraId="74BD5FEC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22.3 (1.9)</w:t>
            </w:r>
          </w:p>
        </w:tc>
      </w:tr>
      <w:tr w:rsidR="00D90BE3" w:rsidRPr="001E32FE" w14:paraId="496E5073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7F35AD74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 xml:space="preserve">General health </w:t>
            </w:r>
          </w:p>
          <w:p w14:paraId="494C4A41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>(1 = bad, 5= excellent)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0EC9770F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4.4 (0.7)</w:t>
            </w:r>
          </w:p>
        </w:tc>
        <w:tc>
          <w:tcPr>
            <w:tcW w:w="2546" w:type="dxa"/>
          </w:tcPr>
          <w:p w14:paraId="61E92CF3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4.6 (0.7)</w:t>
            </w:r>
          </w:p>
        </w:tc>
      </w:tr>
      <w:tr w:rsidR="00D90BE3" w:rsidRPr="001E32FE" w14:paraId="28FC5275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28113461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 xml:space="preserve">Sleep quality </w:t>
            </w:r>
          </w:p>
          <w:p w14:paraId="37133698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>(1 = bad, 5= excellent)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77223863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4.2 (0.4)</w:t>
            </w:r>
          </w:p>
        </w:tc>
        <w:tc>
          <w:tcPr>
            <w:tcW w:w="2546" w:type="dxa"/>
          </w:tcPr>
          <w:p w14:paraId="76DA1FA1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4.0 (0.9)</w:t>
            </w:r>
          </w:p>
        </w:tc>
      </w:tr>
      <w:tr w:rsidR="00D90BE3" w:rsidRPr="001E32FE" w14:paraId="5648F6C1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72F42CCA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 xml:space="preserve">Day time sleepiness </w:t>
            </w:r>
          </w:p>
          <w:p w14:paraId="1C673CDE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>(ESS: 0 = normal, 24 = severe excessive)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3F96D150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6.2 (4.0)</w:t>
            </w:r>
          </w:p>
        </w:tc>
        <w:tc>
          <w:tcPr>
            <w:tcW w:w="2546" w:type="dxa"/>
          </w:tcPr>
          <w:p w14:paraId="17E8BA8A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7.6 (2.8)</w:t>
            </w:r>
          </w:p>
        </w:tc>
      </w:tr>
      <w:tr w:rsidR="00D90BE3" w:rsidRPr="001E32FE" w14:paraId="629B067F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482F33E9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 xml:space="preserve">Susceptibility to motion sickness </w:t>
            </w:r>
          </w:p>
          <w:p w14:paraId="55E75DC4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>(MSSQ: 0 = not susceptible, 27 = maximally susceptible)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2805062A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1.5 (1.3)</w:t>
            </w:r>
          </w:p>
        </w:tc>
        <w:tc>
          <w:tcPr>
            <w:tcW w:w="2546" w:type="dxa"/>
          </w:tcPr>
          <w:p w14:paraId="63CA4A8E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1.1 (1.4)</w:t>
            </w:r>
          </w:p>
        </w:tc>
      </w:tr>
      <w:tr w:rsidR="00D90BE3" w:rsidRPr="001E32FE" w14:paraId="6B2B338E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705518F7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>Habitual bedtime (</w:t>
            </w:r>
            <w:proofErr w:type="spellStart"/>
            <w:r w:rsidRPr="001E32FE">
              <w:rPr>
                <w:rFonts w:cs="Times New Roman"/>
              </w:rPr>
              <w:t>hh:mm</w:t>
            </w:r>
            <w:proofErr w:type="spellEnd"/>
            <w:r w:rsidRPr="001E32FE">
              <w:rPr>
                <w:rFonts w:cs="Times New Roman"/>
              </w:rPr>
              <w:t>)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0BABABFA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23:32</w:t>
            </w:r>
          </w:p>
        </w:tc>
        <w:tc>
          <w:tcPr>
            <w:tcW w:w="2546" w:type="dxa"/>
          </w:tcPr>
          <w:p w14:paraId="53F14D31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23:15</w:t>
            </w:r>
          </w:p>
        </w:tc>
      </w:tr>
      <w:tr w:rsidR="00D90BE3" w:rsidRPr="001E32FE" w14:paraId="06478144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7365B7DB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>Habitual wake time (</w:t>
            </w:r>
            <w:proofErr w:type="spellStart"/>
            <w:r w:rsidRPr="001E32FE">
              <w:rPr>
                <w:rFonts w:cs="Times New Roman"/>
              </w:rPr>
              <w:t>hh:mm</w:t>
            </w:r>
            <w:proofErr w:type="spellEnd"/>
            <w:r w:rsidRPr="001E32FE">
              <w:rPr>
                <w:rFonts w:cs="Times New Roman"/>
              </w:rPr>
              <w:t>)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204B54B5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7:38</w:t>
            </w:r>
          </w:p>
        </w:tc>
        <w:tc>
          <w:tcPr>
            <w:tcW w:w="2546" w:type="dxa"/>
          </w:tcPr>
          <w:p w14:paraId="04FD58E2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7:16</w:t>
            </w:r>
          </w:p>
        </w:tc>
      </w:tr>
      <w:tr w:rsidR="00D90BE3" w:rsidRPr="001E32FE" w14:paraId="05D8D8F5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0036B2CC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>Habitual time in bed (h)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4D75EC36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8.1 (0.9)</w:t>
            </w:r>
          </w:p>
        </w:tc>
        <w:tc>
          <w:tcPr>
            <w:tcW w:w="2546" w:type="dxa"/>
          </w:tcPr>
          <w:p w14:paraId="3FF3C4FC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8.0 (0.7)</w:t>
            </w:r>
          </w:p>
        </w:tc>
      </w:tr>
      <w:tr w:rsidR="00D90BE3" w:rsidRPr="001E32FE" w14:paraId="65F0CD88" w14:textId="77777777" w:rsidTr="005D51A3">
        <w:trPr>
          <w:trHeight w:val="208"/>
        </w:trPr>
        <w:tc>
          <w:tcPr>
            <w:tcW w:w="4252" w:type="dxa"/>
            <w:tcBorders>
              <w:right w:val="double" w:sz="4" w:space="0" w:color="auto"/>
            </w:tcBorders>
          </w:tcPr>
          <w:p w14:paraId="6B07E793" w14:textId="77777777" w:rsidR="00D90BE3" w:rsidRPr="00B93088" w:rsidRDefault="00D90BE3" w:rsidP="005D51A3">
            <w:pPr>
              <w:spacing w:line="276" w:lineRule="auto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294BD190" w14:textId="77777777" w:rsidR="00D90BE3" w:rsidRPr="00B93088" w:rsidRDefault="00D90BE3" w:rsidP="005D51A3">
            <w:pPr>
              <w:spacing w:line="276" w:lineRule="auto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2546" w:type="dxa"/>
          </w:tcPr>
          <w:p w14:paraId="5CB34F29" w14:textId="77777777" w:rsidR="00D90BE3" w:rsidRPr="00B93088" w:rsidRDefault="00D90BE3" w:rsidP="005D51A3">
            <w:pPr>
              <w:spacing w:line="276" w:lineRule="auto"/>
              <w:jc w:val="center"/>
              <w:rPr>
                <w:rFonts w:cs="Times New Roman"/>
                <w:sz w:val="12"/>
                <w:szCs w:val="12"/>
              </w:rPr>
            </w:pPr>
          </w:p>
        </w:tc>
      </w:tr>
      <w:tr w:rsidR="00D90BE3" w:rsidRPr="001E32FE" w14:paraId="01F02B15" w14:textId="77777777" w:rsidTr="005D51A3">
        <w:tc>
          <w:tcPr>
            <w:tcW w:w="4252" w:type="dxa"/>
            <w:tcBorders>
              <w:right w:val="double" w:sz="4" w:space="0" w:color="auto"/>
            </w:tcBorders>
            <w:shd w:val="clear" w:color="auto" w:fill="E0EBF8"/>
          </w:tcPr>
          <w:p w14:paraId="6209BAFD" w14:textId="77777777" w:rsidR="00D90BE3" w:rsidRPr="001E32FE" w:rsidRDefault="00D90BE3" w:rsidP="005D51A3">
            <w:pPr>
              <w:spacing w:line="276" w:lineRule="auto"/>
              <w:rPr>
                <w:rFonts w:cs="Times New Roman"/>
                <w:b/>
                <w:i/>
              </w:rPr>
            </w:pPr>
            <w:r>
              <w:rPr>
                <w:rFonts w:cs="Times New Roman"/>
                <w:b/>
                <w:i/>
              </w:rPr>
              <w:t>Night prior to b</w:t>
            </w:r>
            <w:r w:rsidRPr="001E32FE">
              <w:rPr>
                <w:rFonts w:cs="Times New Roman"/>
                <w:b/>
                <w:i/>
              </w:rPr>
              <w:t>aseline nap</w:t>
            </w:r>
          </w:p>
        </w:tc>
        <w:tc>
          <w:tcPr>
            <w:tcW w:w="2552" w:type="dxa"/>
            <w:tcBorders>
              <w:left w:val="double" w:sz="4" w:space="0" w:color="auto"/>
            </w:tcBorders>
            <w:shd w:val="clear" w:color="auto" w:fill="E0EBF8"/>
          </w:tcPr>
          <w:p w14:paraId="2A575AEC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</w:p>
        </w:tc>
        <w:tc>
          <w:tcPr>
            <w:tcW w:w="2546" w:type="dxa"/>
            <w:shd w:val="clear" w:color="auto" w:fill="E0EBF8"/>
          </w:tcPr>
          <w:p w14:paraId="7447CF7F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</w:p>
        </w:tc>
      </w:tr>
      <w:tr w:rsidR="00D90BE3" w:rsidRPr="001E32FE" w14:paraId="076C2B3B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75B1867D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>Time in bed - subjective (h)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36815CA7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8.0 (0.8)</w:t>
            </w:r>
          </w:p>
        </w:tc>
        <w:tc>
          <w:tcPr>
            <w:tcW w:w="2546" w:type="dxa"/>
          </w:tcPr>
          <w:p w14:paraId="1BCC4B29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8.0 (0.7)</w:t>
            </w:r>
          </w:p>
        </w:tc>
      </w:tr>
      <w:tr w:rsidR="00D90BE3" w:rsidRPr="001E32FE" w14:paraId="0CD98D0B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5BC326E9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>Assumed sleep time – actimetry (h)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68B8A67D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7.44 (1.1)</w:t>
            </w:r>
          </w:p>
        </w:tc>
        <w:tc>
          <w:tcPr>
            <w:tcW w:w="2546" w:type="dxa"/>
          </w:tcPr>
          <w:p w14:paraId="0ED7EE31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8.06 (0.6)</w:t>
            </w:r>
          </w:p>
        </w:tc>
      </w:tr>
      <w:tr w:rsidR="00D90BE3" w:rsidRPr="001E32FE" w14:paraId="25EE7FAC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11049E2A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>Sleep efficiency</w:t>
            </w:r>
            <w:r>
              <w:rPr>
                <w:rFonts w:cs="Times New Roman"/>
              </w:rPr>
              <w:t xml:space="preserve"> - actimetry</w:t>
            </w:r>
            <w:r w:rsidRPr="001E32FE">
              <w:rPr>
                <w:rFonts w:cs="Times New Roman"/>
              </w:rPr>
              <w:t xml:space="preserve"> (%)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79346973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77.8 (8.1)</w:t>
            </w:r>
          </w:p>
        </w:tc>
        <w:tc>
          <w:tcPr>
            <w:tcW w:w="2546" w:type="dxa"/>
          </w:tcPr>
          <w:p w14:paraId="6ABE69D2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80.0 (8.8)</w:t>
            </w:r>
          </w:p>
        </w:tc>
      </w:tr>
      <w:tr w:rsidR="00D90BE3" w:rsidRPr="001E32FE" w14:paraId="0A31BFB5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49A4AFEB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>Sleep latency</w:t>
            </w:r>
            <w:r>
              <w:rPr>
                <w:rFonts w:cs="Times New Roman"/>
              </w:rPr>
              <w:t xml:space="preserve"> - actimetry</w:t>
            </w:r>
            <w:r w:rsidRPr="001E32FE">
              <w:rPr>
                <w:rFonts w:cs="Times New Roman"/>
              </w:rPr>
              <w:t xml:space="preserve"> (min)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4DFD9A52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25 (20.5)</w:t>
            </w:r>
          </w:p>
        </w:tc>
        <w:tc>
          <w:tcPr>
            <w:tcW w:w="2546" w:type="dxa"/>
          </w:tcPr>
          <w:p w14:paraId="15160E5D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14 (19)</w:t>
            </w:r>
          </w:p>
        </w:tc>
      </w:tr>
      <w:tr w:rsidR="00D90BE3" w:rsidRPr="001E32FE" w14:paraId="405EDD22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319445E4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>Fragmentation index</w:t>
            </w:r>
            <w:r>
              <w:rPr>
                <w:rFonts w:cs="Times New Roman"/>
              </w:rPr>
              <w:t xml:space="preserve"> - actimetry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204A0C14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40.0 (14.4)</w:t>
            </w:r>
          </w:p>
        </w:tc>
        <w:tc>
          <w:tcPr>
            <w:tcW w:w="2546" w:type="dxa"/>
          </w:tcPr>
          <w:p w14:paraId="53BE2359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30.0 (10.8)</w:t>
            </w:r>
          </w:p>
        </w:tc>
      </w:tr>
      <w:tr w:rsidR="00D90BE3" w:rsidRPr="001E32FE" w14:paraId="0D5D4348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125625FD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>Sleep quality</w:t>
            </w:r>
          </w:p>
          <w:p w14:paraId="0DFC1D13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>(1 = bad, 5= excellent)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1BF4244B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4.2 (0.8)</w:t>
            </w:r>
          </w:p>
        </w:tc>
        <w:tc>
          <w:tcPr>
            <w:tcW w:w="2546" w:type="dxa"/>
          </w:tcPr>
          <w:p w14:paraId="0021022E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3.8 (1.1)</w:t>
            </w:r>
          </w:p>
        </w:tc>
      </w:tr>
      <w:tr w:rsidR="00D90BE3" w:rsidRPr="001E32FE" w14:paraId="7E38F67C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4DEAC6D9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 xml:space="preserve">Sleep quality </w:t>
            </w:r>
          </w:p>
          <w:p w14:paraId="42DB42B0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>(GSQS: 0 = excellent, 14 = poor)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709A2D68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2.1 (3.0)</w:t>
            </w:r>
          </w:p>
        </w:tc>
        <w:tc>
          <w:tcPr>
            <w:tcW w:w="2546" w:type="dxa"/>
          </w:tcPr>
          <w:p w14:paraId="65CCD5F5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2.6 (3.1)</w:t>
            </w:r>
          </w:p>
        </w:tc>
      </w:tr>
      <w:tr w:rsidR="00D90BE3" w:rsidRPr="001E32FE" w14:paraId="4B42AE2C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6A54F51F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 xml:space="preserve">Sleepiness </w:t>
            </w:r>
          </w:p>
          <w:p w14:paraId="584C8CB0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>(SSS: 1 = wide awake, 7 = sleep onset soon)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0BBE2165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2.8 (1.2)</w:t>
            </w:r>
          </w:p>
        </w:tc>
        <w:tc>
          <w:tcPr>
            <w:tcW w:w="2546" w:type="dxa"/>
          </w:tcPr>
          <w:p w14:paraId="1813D0EC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2.5 (0.7)</w:t>
            </w:r>
          </w:p>
        </w:tc>
      </w:tr>
      <w:tr w:rsidR="00D90BE3" w:rsidRPr="001E32FE" w14:paraId="2E40F2C2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5820AFEA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 xml:space="preserve">State anxiety </w:t>
            </w:r>
          </w:p>
          <w:p w14:paraId="79098D5B" w14:textId="77777777" w:rsidR="00D90BE3" w:rsidRPr="001E32FE" w:rsidRDefault="00D90BE3" w:rsidP="005D51A3">
            <w:pPr>
              <w:spacing w:line="276" w:lineRule="auto"/>
              <w:rPr>
                <w:rFonts w:cs="Times New Roman"/>
              </w:rPr>
            </w:pPr>
            <w:r w:rsidRPr="001E32FE">
              <w:rPr>
                <w:rFonts w:cs="Times New Roman"/>
              </w:rPr>
              <w:t>(STAY: 20 = minimum, 80 = maximum)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7E80C4BB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31.8 (9.5)</w:t>
            </w:r>
          </w:p>
        </w:tc>
        <w:tc>
          <w:tcPr>
            <w:tcW w:w="2546" w:type="dxa"/>
          </w:tcPr>
          <w:p w14:paraId="2D0830B2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 w:rsidRPr="001E32FE">
              <w:rPr>
                <w:rFonts w:cs="Times New Roman"/>
              </w:rPr>
              <w:t>31.0 (7.0)</w:t>
            </w:r>
          </w:p>
        </w:tc>
      </w:tr>
      <w:tr w:rsidR="00D90BE3" w:rsidRPr="001E32FE" w14:paraId="63C16491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0CADCB01" w14:textId="77777777" w:rsidR="00D90BE3" w:rsidRPr="00B93088" w:rsidRDefault="00D90BE3" w:rsidP="005D51A3">
            <w:pPr>
              <w:spacing w:line="276" w:lineRule="auto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0251A6A1" w14:textId="77777777" w:rsidR="00D90BE3" w:rsidRPr="00B93088" w:rsidRDefault="00D90BE3" w:rsidP="005D51A3">
            <w:pPr>
              <w:spacing w:line="276" w:lineRule="auto"/>
              <w:jc w:val="center"/>
              <w:rPr>
                <w:rFonts w:cs="Times New Roman"/>
                <w:sz w:val="12"/>
                <w:szCs w:val="12"/>
              </w:rPr>
            </w:pPr>
          </w:p>
        </w:tc>
        <w:tc>
          <w:tcPr>
            <w:tcW w:w="2546" w:type="dxa"/>
          </w:tcPr>
          <w:p w14:paraId="117229FC" w14:textId="77777777" w:rsidR="00D90BE3" w:rsidRPr="00B93088" w:rsidRDefault="00D90BE3" w:rsidP="005D51A3">
            <w:pPr>
              <w:spacing w:line="276" w:lineRule="auto"/>
              <w:jc w:val="center"/>
              <w:rPr>
                <w:rFonts w:cs="Times New Roman"/>
                <w:sz w:val="12"/>
                <w:szCs w:val="12"/>
              </w:rPr>
            </w:pPr>
          </w:p>
        </w:tc>
      </w:tr>
      <w:tr w:rsidR="00D90BE3" w:rsidRPr="001E32FE" w14:paraId="591AEFE9" w14:textId="77777777" w:rsidTr="005D51A3">
        <w:tc>
          <w:tcPr>
            <w:tcW w:w="4252" w:type="dxa"/>
            <w:tcBorders>
              <w:right w:val="double" w:sz="4" w:space="0" w:color="auto"/>
            </w:tcBorders>
            <w:shd w:val="clear" w:color="auto" w:fill="DEEAF6" w:themeFill="accent1" w:themeFillTint="33"/>
          </w:tcPr>
          <w:p w14:paraId="0D3BEC1D" w14:textId="0D6B599A" w:rsidR="00D90BE3" w:rsidRPr="00114255" w:rsidRDefault="00D90BE3" w:rsidP="005D51A3">
            <w:pPr>
              <w:spacing w:line="276" w:lineRule="auto"/>
              <w:rPr>
                <w:rFonts w:cs="Times New Roman"/>
                <w:b/>
                <w:i/>
              </w:rPr>
            </w:pPr>
            <w:r>
              <w:rPr>
                <w:rFonts w:cs="Times New Roman"/>
                <w:b/>
                <w:i/>
              </w:rPr>
              <w:t>Baseline nap</w:t>
            </w:r>
            <w:r w:rsidR="00D430DF">
              <w:rPr>
                <w:rFonts w:cs="Times New Roman"/>
                <w:b/>
                <w:i/>
              </w:rPr>
              <w:t xml:space="preserve"> (polysomnography)</w:t>
            </w:r>
          </w:p>
        </w:tc>
        <w:tc>
          <w:tcPr>
            <w:tcW w:w="2552" w:type="dxa"/>
            <w:tcBorders>
              <w:left w:val="double" w:sz="4" w:space="0" w:color="auto"/>
            </w:tcBorders>
            <w:shd w:val="clear" w:color="auto" w:fill="DEEAF6" w:themeFill="accent1" w:themeFillTint="33"/>
          </w:tcPr>
          <w:p w14:paraId="4EDDDB6B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</w:p>
        </w:tc>
        <w:tc>
          <w:tcPr>
            <w:tcW w:w="2546" w:type="dxa"/>
            <w:shd w:val="clear" w:color="auto" w:fill="DEEAF6" w:themeFill="accent1" w:themeFillTint="33"/>
          </w:tcPr>
          <w:p w14:paraId="30376B44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</w:p>
        </w:tc>
      </w:tr>
      <w:tr w:rsidR="00D90BE3" w:rsidRPr="001E32FE" w14:paraId="65912848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7972A02C" w14:textId="77777777" w:rsidR="00D90BE3" w:rsidRPr="00114255" w:rsidRDefault="00D90BE3" w:rsidP="005D51A3">
            <w:pPr>
              <w:spacing w:line="276" w:lineRule="auto"/>
              <w:rPr>
                <w:rFonts w:cs="Times New Roman"/>
              </w:rPr>
            </w:pPr>
            <w:r>
              <w:rPr>
                <w:rFonts w:cs="Times New Roman"/>
              </w:rPr>
              <w:t>Sleep efficiency (sleep time/time in bed %)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3D77B2B8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76.4 (14.9)</w:t>
            </w:r>
          </w:p>
        </w:tc>
        <w:tc>
          <w:tcPr>
            <w:tcW w:w="2546" w:type="dxa"/>
          </w:tcPr>
          <w:p w14:paraId="341004B3" w14:textId="77777777" w:rsidR="00D90BE3" w:rsidRPr="001E32FE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85.1 (13.1)</w:t>
            </w:r>
          </w:p>
        </w:tc>
      </w:tr>
      <w:tr w:rsidR="00D90BE3" w:rsidRPr="001E32FE" w14:paraId="5AFCBF78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0CC34985" w14:textId="77777777" w:rsidR="00D90BE3" w:rsidRDefault="00D90BE3" w:rsidP="005D51A3">
            <w:pPr>
              <w:spacing w:line="276" w:lineRule="auto"/>
              <w:rPr>
                <w:rFonts w:cs="Times New Roman"/>
              </w:rPr>
            </w:pPr>
            <w:r>
              <w:rPr>
                <w:rFonts w:cs="Times New Roman"/>
              </w:rPr>
              <w:t>Latency to N2 (min)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3AE8345B" w14:textId="77777777" w:rsidR="00D90BE3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10.4 (2.9)</w:t>
            </w:r>
          </w:p>
        </w:tc>
        <w:tc>
          <w:tcPr>
            <w:tcW w:w="2546" w:type="dxa"/>
          </w:tcPr>
          <w:p w14:paraId="792D5402" w14:textId="77777777" w:rsidR="00D90BE3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8.7 (5.2)</w:t>
            </w:r>
          </w:p>
        </w:tc>
      </w:tr>
      <w:tr w:rsidR="00D90BE3" w:rsidRPr="001E32FE" w14:paraId="03BF3E70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2D4A4A6B" w14:textId="08465067" w:rsidR="00D90BE3" w:rsidRDefault="00D90BE3" w:rsidP="005D51A3">
            <w:pPr>
              <w:spacing w:line="276" w:lineRule="auto"/>
              <w:rPr>
                <w:rFonts w:cs="Times New Roman"/>
              </w:rPr>
            </w:pPr>
            <w:r>
              <w:rPr>
                <w:rFonts w:cs="Times New Roman"/>
              </w:rPr>
              <w:t>Proportion</w:t>
            </w:r>
            <w:r w:rsidR="00D430DF">
              <w:rPr>
                <w:rFonts w:cs="Times New Roman"/>
              </w:rPr>
              <w:t xml:space="preserve"> of</w:t>
            </w:r>
            <w:r>
              <w:rPr>
                <w:rFonts w:cs="Times New Roman"/>
              </w:rPr>
              <w:t xml:space="preserve"> N3 (% total sleep time) **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1615ACF6" w14:textId="77777777" w:rsidR="00D90BE3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9.9 (11.2)</w:t>
            </w:r>
          </w:p>
        </w:tc>
        <w:tc>
          <w:tcPr>
            <w:tcW w:w="2546" w:type="dxa"/>
          </w:tcPr>
          <w:p w14:paraId="589914C9" w14:textId="77777777" w:rsidR="00D90BE3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36.0 (21.8)</w:t>
            </w:r>
          </w:p>
        </w:tc>
      </w:tr>
      <w:tr w:rsidR="00D90BE3" w:rsidRPr="001E32FE" w14:paraId="55A32D0E" w14:textId="77777777" w:rsidTr="005D51A3">
        <w:tc>
          <w:tcPr>
            <w:tcW w:w="4252" w:type="dxa"/>
            <w:tcBorders>
              <w:right w:val="double" w:sz="4" w:space="0" w:color="auto"/>
            </w:tcBorders>
          </w:tcPr>
          <w:p w14:paraId="5ACAF2E0" w14:textId="6EF9C94F" w:rsidR="00D90BE3" w:rsidRPr="00BF68F0" w:rsidRDefault="00D90BE3" w:rsidP="00B93088">
            <w:pPr>
              <w:spacing w:line="276" w:lineRule="auto"/>
              <w:rPr>
                <w:rFonts w:cs="Times New Roman"/>
              </w:rPr>
            </w:pPr>
            <w:r>
              <w:rPr>
                <w:rFonts w:cs="Times New Roman"/>
              </w:rPr>
              <w:t>Sleep spindle density (#/</w:t>
            </w:r>
            <w:r w:rsidR="00B93088">
              <w:rPr>
                <w:rFonts w:cs="Times New Roman"/>
              </w:rPr>
              <w:t>3</w:t>
            </w:r>
            <w:r>
              <w:rPr>
                <w:rFonts w:cs="Times New Roman"/>
              </w:rPr>
              <w:t xml:space="preserve">0s) </w:t>
            </w:r>
            <w:r>
              <w:rPr>
                <w:rFonts w:cs="Times New Roman"/>
                <w:vertAlign w:val="superscript"/>
              </w:rPr>
              <w:t>a</w:t>
            </w:r>
          </w:p>
        </w:tc>
        <w:tc>
          <w:tcPr>
            <w:tcW w:w="2552" w:type="dxa"/>
            <w:tcBorders>
              <w:left w:val="double" w:sz="4" w:space="0" w:color="auto"/>
            </w:tcBorders>
          </w:tcPr>
          <w:p w14:paraId="36D47150" w14:textId="77777777" w:rsidR="00D90BE3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2.3 (1.4)</w:t>
            </w:r>
          </w:p>
        </w:tc>
        <w:tc>
          <w:tcPr>
            <w:tcW w:w="2546" w:type="dxa"/>
          </w:tcPr>
          <w:p w14:paraId="0F0BE029" w14:textId="77777777" w:rsidR="00D90BE3" w:rsidRDefault="00D90BE3" w:rsidP="005D51A3">
            <w:pPr>
              <w:spacing w:line="276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2.8 (1.3)</w:t>
            </w:r>
          </w:p>
        </w:tc>
      </w:tr>
    </w:tbl>
    <w:p w14:paraId="7133C7E3" w14:textId="77777777" w:rsidR="00D90BE3" w:rsidRDefault="00D90BE3" w:rsidP="00D90BE3">
      <w:pPr>
        <w:sectPr w:rsidR="00D90BE3" w:rsidSect="00B93088">
          <w:pgSz w:w="11906" w:h="16838"/>
          <w:pgMar w:top="1276" w:right="1417" w:bottom="1134" w:left="1417" w:header="708" w:footer="708" w:gutter="0"/>
          <w:cols w:space="708"/>
          <w:docGrid w:linePitch="360"/>
        </w:sectPr>
      </w:pPr>
    </w:p>
    <w:p w14:paraId="06C52E5E" w14:textId="30B0B0AA" w:rsidR="00261BA8" w:rsidRPr="00261BA8" w:rsidRDefault="00261BA8" w:rsidP="00261BA8">
      <w:pPr>
        <w:rPr>
          <w:sz w:val="20"/>
          <w:lang w:val="en-US"/>
        </w:rPr>
      </w:pPr>
      <w:r>
        <w:rPr>
          <w:b/>
          <w:sz w:val="20"/>
          <w:lang w:val="en-US"/>
        </w:rPr>
        <w:lastRenderedPageBreak/>
        <w:t xml:space="preserve">Table S2. Sleep on the night prior to </w:t>
      </w:r>
      <w:r w:rsidR="00043A53">
        <w:rPr>
          <w:b/>
          <w:sz w:val="20"/>
          <w:lang w:val="en-US"/>
        </w:rPr>
        <w:t>the nap</w:t>
      </w:r>
      <w:r>
        <w:rPr>
          <w:b/>
          <w:sz w:val="20"/>
          <w:lang w:val="en-US"/>
        </w:rPr>
        <w:t xml:space="preserve">. </w:t>
      </w:r>
      <w:r w:rsidR="00043A53">
        <w:rPr>
          <w:sz w:val="20"/>
          <w:lang w:val="en-US"/>
        </w:rPr>
        <w:t xml:space="preserve">Measures based on </w:t>
      </w:r>
      <w:proofErr w:type="spellStart"/>
      <w:r w:rsidR="00043A53">
        <w:rPr>
          <w:sz w:val="20"/>
          <w:lang w:val="en-US"/>
        </w:rPr>
        <w:t>acti</w:t>
      </w:r>
      <w:r w:rsidR="00B93088">
        <w:rPr>
          <w:sz w:val="20"/>
          <w:lang w:val="en-US"/>
        </w:rPr>
        <w:t>watch</w:t>
      </w:r>
      <w:proofErr w:type="spellEnd"/>
      <w:r>
        <w:rPr>
          <w:sz w:val="20"/>
          <w:lang w:val="en-US"/>
        </w:rPr>
        <w:t xml:space="preserve"> worn on the non-dominant wrist. </w:t>
      </w:r>
      <w:r w:rsidR="00B93088">
        <w:rPr>
          <w:sz w:val="20"/>
          <w:lang w:val="en-US"/>
        </w:rPr>
        <w:t xml:space="preserve">Time in bed (TIB), total sleep time (TST), sleep efficiency, sleep onset latency (SOL), fragmentation index and number of arousals are reported. </w:t>
      </w:r>
      <w:r w:rsidRPr="00943D8B">
        <w:rPr>
          <w:sz w:val="20"/>
          <w:szCs w:val="20"/>
        </w:rPr>
        <w:t xml:space="preserve">P-values relate to </w:t>
      </w:r>
      <w:r>
        <w:rPr>
          <w:sz w:val="20"/>
          <w:szCs w:val="20"/>
        </w:rPr>
        <w:t xml:space="preserve">the main effect of condition in </w:t>
      </w:r>
      <w:r w:rsidRPr="00943D8B">
        <w:rPr>
          <w:sz w:val="20"/>
          <w:szCs w:val="20"/>
        </w:rPr>
        <w:t xml:space="preserve">a linear mixed-effects model </w:t>
      </w:r>
      <w:r w:rsidR="00043A53">
        <w:rPr>
          <w:sz w:val="20"/>
          <w:szCs w:val="20"/>
        </w:rPr>
        <w:t xml:space="preserve">with fixed effects of condition, </w:t>
      </w:r>
      <w:r>
        <w:rPr>
          <w:sz w:val="20"/>
          <w:szCs w:val="20"/>
        </w:rPr>
        <w:t>measurement date</w:t>
      </w:r>
      <w:r w:rsidRPr="00943D8B">
        <w:rPr>
          <w:sz w:val="20"/>
          <w:szCs w:val="20"/>
        </w:rPr>
        <w:t xml:space="preserve"> </w:t>
      </w:r>
      <w:r w:rsidR="00043A53">
        <w:rPr>
          <w:sz w:val="20"/>
          <w:szCs w:val="20"/>
        </w:rPr>
        <w:t>and their interaction</w:t>
      </w:r>
      <w:r w:rsidR="0009758F">
        <w:rPr>
          <w:sz w:val="20"/>
          <w:szCs w:val="20"/>
        </w:rPr>
        <w:t>, and</w:t>
      </w:r>
      <w:r w:rsidR="00043A53">
        <w:rPr>
          <w:sz w:val="20"/>
          <w:szCs w:val="20"/>
        </w:rPr>
        <w:t xml:space="preserve"> </w:t>
      </w:r>
      <w:r w:rsidR="0009758F" w:rsidRPr="00943D8B">
        <w:rPr>
          <w:sz w:val="20"/>
          <w:szCs w:val="20"/>
        </w:rPr>
        <w:t xml:space="preserve">participant as random </w:t>
      </w:r>
      <w:r w:rsidR="0009758F">
        <w:rPr>
          <w:sz w:val="20"/>
          <w:szCs w:val="20"/>
        </w:rPr>
        <w:t>effect</w:t>
      </w:r>
      <w:r w:rsidR="0009758F" w:rsidRPr="00943D8B" w:rsidDel="00043A53">
        <w:rPr>
          <w:sz w:val="20"/>
          <w:szCs w:val="20"/>
        </w:rPr>
        <w:t xml:space="preserve"> </w:t>
      </w:r>
      <w:r w:rsidR="00043A53">
        <w:rPr>
          <w:sz w:val="20"/>
          <w:szCs w:val="20"/>
        </w:rPr>
        <w:t>estimated for</w:t>
      </w:r>
      <w:r w:rsidR="00043A53" w:rsidRPr="00943D8B">
        <w:rPr>
          <w:sz w:val="20"/>
          <w:szCs w:val="20"/>
        </w:rPr>
        <w:t xml:space="preserve"> </w:t>
      </w:r>
      <w:r>
        <w:rPr>
          <w:sz w:val="20"/>
          <w:szCs w:val="20"/>
        </w:rPr>
        <w:t>each outcome variable</w:t>
      </w:r>
      <w:r w:rsidR="0009758F">
        <w:rPr>
          <w:sz w:val="20"/>
          <w:szCs w:val="20"/>
        </w:rPr>
        <w:t xml:space="preserve"> separately</w:t>
      </w:r>
      <w:r>
        <w:rPr>
          <w:sz w:val="20"/>
          <w:szCs w:val="20"/>
        </w:rPr>
        <w:t xml:space="preserve">. Stars refer to a main effect </w:t>
      </w:r>
      <w:r w:rsidR="00043A53">
        <w:rPr>
          <w:sz w:val="20"/>
          <w:szCs w:val="20"/>
        </w:rPr>
        <w:t xml:space="preserve">of </w:t>
      </w:r>
      <w:r>
        <w:rPr>
          <w:sz w:val="20"/>
          <w:szCs w:val="20"/>
        </w:rPr>
        <w:t>measurement date.</w:t>
      </w:r>
    </w:p>
    <w:tbl>
      <w:tblPr>
        <w:tblW w:w="880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080"/>
        <w:gridCol w:w="960"/>
        <w:gridCol w:w="960"/>
        <w:gridCol w:w="960"/>
        <w:gridCol w:w="960"/>
        <w:gridCol w:w="960"/>
        <w:gridCol w:w="960"/>
        <w:gridCol w:w="960"/>
      </w:tblGrid>
      <w:tr w:rsidR="00261BA8" w:rsidRPr="00B40953" w14:paraId="37E162B3" w14:textId="77777777" w:rsidTr="005D51A3">
        <w:trPr>
          <w:trHeight w:val="300"/>
        </w:trPr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07DE6" w14:textId="77777777" w:rsidR="00261BA8" w:rsidRPr="00B40953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US" w:eastAsia="de-CH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AD1C6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Baselin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E5E04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98510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Low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286D6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B9949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Medium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43B52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C47C4D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261BA8" w:rsidRPr="00B40953" w14:paraId="24D459B2" w14:textId="77777777" w:rsidTr="005D51A3">
        <w:trPr>
          <w:trHeight w:val="300"/>
        </w:trPr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446DD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F8452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4172E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S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A0DF0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57BF0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S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09886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85413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S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E3F6F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p</w:t>
            </w:r>
          </w:p>
        </w:tc>
      </w:tr>
      <w:tr w:rsidR="00261BA8" w:rsidRPr="00B40953" w14:paraId="357DC759" w14:textId="77777777" w:rsidTr="005D51A3">
        <w:trPr>
          <w:trHeight w:val="300"/>
        </w:trPr>
        <w:tc>
          <w:tcPr>
            <w:tcW w:w="208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1C960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TIB (h)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714D4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.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7089E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287AA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.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B5EC0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EA4FE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.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C9BC9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13CFF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17</w:t>
            </w:r>
          </w:p>
        </w:tc>
      </w:tr>
      <w:tr w:rsidR="00261BA8" w:rsidRPr="00B40953" w14:paraId="061A2E2F" w14:textId="77777777" w:rsidTr="005D51A3">
        <w:trPr>
          <w:trHeight w:val="300"/>
        </w:trPr>
        <w:tc>
          <w:tcPr>
            <w:tcW w:w="2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56A77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TST (h)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2157F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F80CF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D263E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0F655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7049A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86D1A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E3A29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98</w:t>
            </w:r>
          </w:p>
        </w:tc>
      </w:tr>
      <w:tr w:rsidR="00261BA8" w:rsidRPr="00B40953" w14:paraId="5049074F" w14:textId="77777777" w:rsidTr="005D51A3">
        <w:trPr>
          <w:trHeight w:val="300"/>
        </w:trPr>
        <w:tc>
          <w:tcPr>
            <w:tcW w:w="2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A7B25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Sleep efficiency (%)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30B83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3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D8EF5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6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23C32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9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C3948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0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E674E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9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E079C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6B135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44</w:t>
            </w:r>
          </w:p>
        </w:tc>
      </w:tr>
      <w:tr w:rsidR="00261BA8" w:rsidRPr="00B40953" w14:paraId="4918D7CB" w14:textId="77777777" w:rsidTr="005D51A3">
        <w:trPr>
          <w:trHeight w:val="300"/>
        </w:trPr>
        <w:tc>
          <w:tcPr>
            <w:tcW w:w="2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A3F5D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SOL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D8835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5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F46A7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62FA4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3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E582D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9BFFD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9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740AD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68F8AE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49</w:t>
            </w:r>
          </w:p>
        </w:tc>
      </w:tr>
      <w:tr w:rsidR="00261BA8" w:rsidRPr="00B40953" w14:paraId="060E14E1" w14:textId="77777777" w:rsidTr="005D51A3">
        <w:trPr>
          <w:trHeight w:val="300"/>
        </w:trPr>
        <w:tc>
          <w:tcPr>
            <w:tcW w:w="2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B6382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Fragmentation index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54720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0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64262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4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D8671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5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B528C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AB939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09CEC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60BBB6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39</w:t>
            </w:r>
          </w:p>
        </w:tc>
      </w:tr>
      <w:tr w:rsidR="00261BA8" w:rsidRPr="00B40953" w14:paraId="41D0EF11" w14:textId="77777777" w:rsidTr="005D51A3">
        <w:trPr>
          <w:trHeight w:val="300"/>
        </w:trPr>
        <w:tc>
          <w:tcPr>
            <w:tcW w:w="208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43B475" w14:textId="05763F1B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Arousals (</w:t>
            </w:r>
            <w:r w:rsidR="00097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#</w:t>
            </w: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)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6ED999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3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9EAE67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.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958DF2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6.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733F4E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0.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504444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6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57AFA3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.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9BCE9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28</w:t>
            </w:r>
          </w:p>
        </w:tc>
      </w:tr>
      <w:tr w:rsidR="00261BA8" w:rsidRPr="00B40953" w14:paraId="74956790" w14:textId="77777777" w:rsidTr="00B93088">
        <w:trPr>
          <w:trHeight w:val="192"/>
        </w:trPr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03067" w14:textId="77777777" w:rsidR="00261BA8" w:rsidRPr="00B9308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12"/>
                <w:szCs w:val="12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DA5FF" w14:textId="77777777" w:rsidR="00261BA8" w:rsidRPr="00B93088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62BE3" w14:textId="77777777" w:rsidR="00261BA8" w:rsidRPr="00B93088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E6DDF" w14:textId="77777777" w:rsidR="00261BA8" w:rsidRPr="00B93088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9C5A6" w14:textId="77777777" w:rsidR="00261BA8" w:rsidRPr="00B93088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04FA4" w14:textId="77777777" w:rsidR="00261BA8" w:rsidRPr="00B93088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C145A" w14:textId="77777777" w:rsidR="00261BA8" w:rsidRPr="00B93088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5AF5E" w14:textId="77777777" w:rsidR="00261BA8" w:rsidRPr="00B93088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  <w:lang w:val="de-CH" w:eastAsia="de-CH"/>
              </w:rPr>
            </w:pPr>
          </w:p>
        </w:tc>
      </w:tr>
      <w:tr w:rsidR="00261BA8" w:rsidRPr="00B40953" w14:paraId="50462C36" w14:textId="77777777" w:rsidTr="005D51A3">
        <w:trPr>
          <w:trHeight w:val="300"/>
        </w:trPr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2E4EB" w14:textId="77777777" w:rsidR="00261BA8" w:rsidRPr="00B40953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4CA89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Baselin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AC855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42133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Medium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A5D78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0AA6C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High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6C54E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C1388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261BA8" w:rsidRPr="00B40953" w14:paraId="54DB9089" w14:textId="77777777" w:rsidTr="005D51A3">
        <w:trPr>
          <w:trHeight w:val="300"/>
        </w:trPr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AEB5C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3F6CC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FC9CD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S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D8136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2AFE3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S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264F0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74459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S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5D93B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p</w:t>
            </w:r>
          </w:p>
        </w:tc>
      </w:tr>
      <w:tr w:rsidR="00261BA8" w:rsidRPr="00B40953" w14:paraId="11B7B5C5" w14:textId="77777777" w:rsidTr="005D51A3">
        <w:trPr>
          <w:trHeight w:val="300"/>
        </w:trPr>
        <w:tc>
          <w:tcPr>
            <w:tcW w:w="208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4CB63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TIB (h)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B52DC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.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676BF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65966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.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079FD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4DA3E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.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555C4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8007E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32</w:t>
            </w:r>
          </w:p>
        </w:tc>
      </w:tr>
      <w:tr w:rsidR="00261BA8" w:rsidRPr="00B40953" w14:paraId="39C0DB41" w14:textId="77777777" w:rsidTr="005D51A3">
        <w:trPr>
          <w:trHeight w:val="300"/>
        </w:trPr>
        <w:tc>
          <w:tcPr>
            <w:tcW w:w="2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511CB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TST (h)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880AC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D1DDA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F0617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98EA7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25E88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15449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B35EE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42</w:t>
            </w:r>
          </w:p>
        </w:tc>
      </w:tr>
      <w:tr w:rsidR="00261BA8" w:rsidRPr="00B40953" w14:paraId="426AAD8D" w14:textId="77777777" w:rsidTr="005D51A3">
        <w:trPr>
          <w:trHeight w:val="300"/>
        </w:trPr>
        <w:tc>
          <w:tcPr>
            <w:tcW w:w="2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826C1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Sleep efficiency (%)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3814B" w14:textId="77777777" w:rsidR="00261BA8" w:rsidRPr="00B102E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2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40985" w14:textId="77777777" w:rsidR="00261BA8" w:rsidRPr="00B102E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DDCC0" w14:textId="77777777" w:rsidR="00261BA8" w:rsidRPr="00B102E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A9CBF" w14:textId="77777777" w:rsidR="00261BA8" w:rsidRPr="00B102E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C33EA" w14:textId="77777777" w:rsidR="00261BA8" w:rsidRPr="00B102E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05A64" w14:textId="77777777" w:rsidR="00261BA8" w:rsidRPr="00B102E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8ABFC" w14:textId="77777777" w:rsidR="00261BA8" w:rsidRPr="00B102E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41</w:t>
            </w:r>
          </w:p>
        </w:tc>
      </w:tr>
      <w:tr w:rsidR="00261BA8" w:rsidRPr="00B40953" w14:paraId="2CAAE297" w14:textId="77777777" w:rsidTr="005D51A3">
        <w:trPr>
          <w:trHeight w:val="300"/>
        </w:trPr>
        <w:tc>
          <w:tcPr>
            <w:tcW w:w="2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0CD3F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SOL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EA740" w14:textId="77777777" w:rsidR="00261BA8" w:rsidRPr="00B102E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6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33962" w14:textId="77777777" w:rsidR="00261BA8" w:rsidRPr="00B102E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D5D9D" w14:textId="77777777" w:rsidR="00261BA8" w:rsidRPr="00B102E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4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D10EC" w14:textId="77777777" w:rsidR="00261BA8" w:rsidRPr="00B102E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F131D" w14:textId="77777777" w:rsidR="00261BA8" w:rsidRPr="00B102E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3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D103C" w14:textId="77777777" w:rsidR="00261BA8" w:rsidRPr="00B102E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1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49952" w14:textId="77777777" w:rsidR="00261BA8" w:rsidRPr="00B102E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45</w:t>
            </w:r>
          </w:p>
        </w:tc>
      </w:tr>
      <w:tr w:rsidR="00261BA8" w:rsidRPr="00B40953" w14:paraId="24F42344" w14:textId="77777777" w:rsidTr="005D51A3">
        <w:trPr>
          <w:trHeight w:val="300"/>
        </w:trPr>
        <w:tc>
          <w:tcPr>
            <w:tcW w:w="2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381D0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Fragmentation index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7E2EE" w14:textId="77777777" w:rsidR="00261BA8" w:rsidRPr="00B102E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30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97A2F" w14:textId="77777777" w:rsidR="00261BA8" w:rsidRPr="00B102E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1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13FFB" w14:textId="77777777" w:rsidR="00261BA8" w:rsidRPr="00B102E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35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05108" w14:textId="77777777" w:rsidR="00261BA8" w:rsidRPr="00B102E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12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1795E" w14:textId="77777777" w:rsidR="00261BA8" w:rsidRPr="00B102E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35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A06B4" w14:textId="77777777" w:rsidR="00261BA8" w:rsidRPr="00B102E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14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01576" w14:textId="77777777" w:rsidR="00261BA8" w:rsidRPr="00B102E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0.04</w:t>
            </w:r>
          </w:p>
        </w:tc>
      </w:tr>
      <w:tr w:rsidR="00261BA8" w:rsidRPr="00B40953" w14:paraId="05CA792C" w14:textId="77777777" w:rsidTr="005D51A3">
        <w:trPr>
          <w:trHeight w:val="300"/>
        </w:trPr>
        <w:tc>
          <w:tcPr>
            <w:tcW w:w="208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F9A18C" w14:textId="245F9E04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Arousals (</w:t>
            </w:r>
            <w:r w:rsidR="00097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#</w:t>
            </w: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)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B75A64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3.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1382B3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1.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89D4BC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6.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B3039E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.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9E9DA4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9.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125CDE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2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184A4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38</w:t>
            </w:r>
          </w:p>
        </w:tc>
      </w:tr>
      <w:tr w:rsidR="00261BA8" w:rsidRPr="00B93088" w14:paraId="25CF8080" w14:textId="77777777" w:rsidTr="00B93088">
        <w:trPr>
          <w:trHeight w:val="102"/>
        </w:trPr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74E8C" w14:textId="77777777" w:rsidR="00261BA8" w:rsidRPr="00B93088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12"/>
                <w:szCs w:val="12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D283A" w14:textId="77777777" w:rsidR="00261BA8" w:rsidRPr="00B93088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D0AF7" w14:textId="77777777" w:rsidR="00261BA8" w:rsidRPr="00B93088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A9406" w14:textId="77777777" w:rsidR="00261BA8" w:rsidRPr="00B93088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D9267" w14:textId="77777777" w:rsidR="00261BA8" w:rsidRPr="00B93088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66CA8" w14:textId="77777777" w:rsidR="00261BA8" w:rsidRPr="00B93088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350CF" w14:textId="77777777" w:rsidR="00261BA8" w:rsidRPr="00B93088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FDEB4" w14:textId="77777777" w:rsidR="00261BA8" w:rsidRPr="00B93088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12"/>
                <w:szCs w:val="12"/>
                <w:lang w:val="de-CH" w:eastAsia="de-CH"/>
              </w:rPr>
            </w:pPr>
          </w:p>
        </w:tc>
      </w:tr>
      <w:tr w:rsidR="00261BA8" w:rsidRPr="00B40953" w14:paraId="2F79089A" w14:textId="77777777" w:rsidTr="005D51A3">
        <w:trPr>
          <w:trHeight w:val="300"/>
        </w:trPr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17190" w14:textId="77777777" w:rsidR="00261BA8" w:rsidRPr="00B40953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E6A98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Baselin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C156C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E9FA8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Medium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FDE8E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99DFE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ED9C9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5DCEB" w14:textId="77777777" w:rsidR="00261BA8" w:rsidRPr="00B40953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</w:tr>
      <w:tr w:rsidR="00261BA8" w:rsidRPr="00B40953" w14:paraId="300B1B75" w14:textId="77777777" w:rsidTr="005D51A3">
        <w:trPr>
          <w:trHeight w:val="300"/>
        </w:trPr>
        <w:tc>
          <w:tcPr>
            <w:tcW w:w="2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BBEA1" w14:textId="77777777" w:rsidR="00261BA8" w:rsidRPr="00B40953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D19A7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DFC79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S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BA1DF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DC1D9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S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299DE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p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5B330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81499" w14:textId="77777777" w:rsidR="00261BA8" w:rsidRPr="00B40953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</w:tr>
      <w:tr w:rsidR="00261BA8" w:rsidRPr="00B40953" w14:paraId="5F08E77C" w14:textId="77777777" w:rsidTr="005D51A3">
        <w:trPr>
          <w:trHeight w:val="300"/>
        </w:trPr>
        <w:tc>
          <w:tcPr>
            <w:tcW w:w="208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9244E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TIB (h)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2A526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.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649FF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16F0A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.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D9D56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9C9C2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DBEF6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3D902" w14:textId="77777777" w:rsidR="00261BA8" w:rsidRPr="00B40953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</w:tr>
      <w:tr w:rsidR="00261BA8" w:rsidRPr="00B40953" w14:paraId="20D4F339" w14:textId="77777777" w:rsidTr="005D51A3">
        <w:trPr>
          <w:trHeight w:val="300"/>
        </w:trPr>
        <w:tc>
          <w:tcPr>
            <w:tcW w:w="2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55E01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TST (h)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44407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2772A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2700F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1B535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19037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65F47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203B5" w14:textId="77777777" w:rsidR="00261BA8" w:rsidRPr="00B40953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</w:tr>
      <w:tr w:rsidR="00261BA8" w:rsidRPr="00B40953" w14:paraId="4FF8949C" w14:textId="77777777" w:rsidTr="005D51A3">
        <w:trPr>
          <w:trHeight w:val="300"/>
        </w:trPr>
        <w:tc>
          <w:tcPr>
            <w:tcW w:w="2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39B97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Sleep efficiency (%)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4A713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A7F16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A3A26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5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57E66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5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4EEA8B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8A804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29345" w14:textId="77777777" w:rsidR="00261BA8" w:rsidRPr="00B40953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</w:tr>
      <w:tr w:rsidR="00261BA8" w:rsidRPr="00B40953" w14:paraId="4E7BBC72" w14:textId="77777777" w:rsidTr="005D51A3">
        <w:trPr>
          <w:trHeight w:val="300"/>
        </w:trPr>
        <w:tc>
          <w:tcPr>
            <w:tcW w:w="2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9F6A6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SOL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7E6D8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FAA36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1A6DD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B76E7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D5742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94290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B6203" w14:textId="77777777" w:rsidR="00261BA8" w:rsidRPr="00B40953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</w:tr>
      <w:tr w:rsidR="00261BA8" w:rsidRPr="00B40953" w14:paraId="38CD05A4" w14:textId="77777777" w:rsidTr="005D51A3">
        <w:trPr>
          <w:trHeight w:val="300"/>
        </w:trPr>
        <w:tc>
          <w:tcPr>
            <w:tcW w:w="208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93375" w14:textId="77777777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Fragmentation index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80BBD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3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70B6E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E5687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4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A2B2B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6FE52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43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74044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95E8D" w14:textId="77777777" w:rsidR="00261BA8" w:rsidRPr="00B40953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</w:tr>
      <w:tr w:rsidR="00261BA8" w:rsidRPr="00B40953" w14:paraId="3FFB7ADB" w14:textId="77777777" w:rsidTr="005D51A3">
        <w:trPr>
          <w:trHeight w:val="300"/>
        </w:trPr>
        <w:tc>
          <w:tcPr>
            <w:tcW w:w="208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5E23D2" w14:textId="033DC391" w:rsidR="00261BA8" w:rsidRPr="00B40953" w:rsidRDefault="00261BA8" w:rsidP="005D51A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Arousals (</w:t>
            </w:r>
            <w:r w:rsidR="0009758F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#</w:t>
            </w: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)</w:t>
            </w: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90EE74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3.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18B6B2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9.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25D3B5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2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37A923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9.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06A25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409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87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503C2" w14:textId="77777777" w:rsidR="00261BA8" w:rsidRPr="00B40953" w:rsidRDefault="00261BA8" w:rsidP="005D51A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DD5AF" w14:textId="77777777" w:rsidR="00261BA8" w:rsidRPr="00B40953" w:rsidRDefault="00261BA8" w:rsidP="005D51A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</w:tr>
    </w:tbl>
    <w:p w14:paraId="14A191B4" w14:textId="134A37AF" w:rsidR="008B3AA9" w:rsidRPr="00943D8B" w:rsidRDefault="00651B30" w:rsidP="008B3AA9">
      <w:pPr>
        <w:rPr>
          <w:sz w:val="20"/>
          <w:szCs w:val="20"/>
        </w:rPr>
      </w:pPr>
      <w:r w:rsidRPr="008B3AA9">
        <w:rPr>
          <w:b/>
          <w:sz w:val="20"/>
          <w:szCs w:val="20"/>
          <w:lang w:val="en-US"/>
        </w:rPr>
        <w:lastRenderedPageBreak/>
        <w:t xml:space="preserve">Table </w:t>
      </w:r>
      <w:r w:rsidR="00B57CB4" w:rsidRPr="008B3AA9">
        <w:rPr>
          <w:b/>
          <w:sz w:val="20"/>
          <w:szCs w:val="20"/>
          <w:lang w:val="en-US"/>
        </w:rPr>
        <w:t>S</w:t>
      </w:r>
      <w:r w:rsidR="00261BA8">
        <w:rPr>
          <w:b/>
          <w:sz w:val="20"/>
          <w:szCs w:val="20"/>
          <w:lang w:val="en-US"/>
        </w:rPr>
        <w:t>3</w:t>
      </w:r>
      <w:r w:rsidRPr="008B3AA9">
        <w:rPr>
          <w:b/>
          <w:sz w:val="20"/>
          <w:szCs w:val="20"/>
          <w:lang w:val="en-US"/>
        </w:rPr>
        <w:t>. Sleep Architecture</w:t>
      </w:r>
      <w:r w:rsidR="008B3AA9" w:rsidRPr="008B3AA9">
        <w:rPr>
          <w:b/>
          <w:sz w:val="20"/>
          <w:szCs w:val="20"/>
          <w:lang w:val="en-US"/>
        </w:rPr>
        <w:t xml:space="preserve">. </w:t>
      </w:r>
      <w:r w:rsidR="008B3AA9" w:rsidRPr="008B3AA9">
        <w:rPr>
          <w:sz w:val="20"/>
          <w:szCs w:val="20"/>
        </w:rPr>
        <w:t>Each 20-s epoch of the recordi</w:t>
      </w:r>
      <w:r w:rsidR="008B3AA9" w:rsidRPr="00943D8B">
        <w:rPr>
          <w:sz w:val="20"/>
          <w:szCs w:val="20"/>
        </w:rPr>
        <w:t>ngs was visually attributed to a sleep stage according to AASM criteria</w:t>
      </w:r>
      <w:r w:rsidR="004B5F53" w:rsidRPr="00943D8B">
        <w:rPr>
          <w:sz w:val="20"/>
          <w:szCs w:val="20"/>
        </w:rPr>
        <w:t xml:space="preserve"> </w:t>
      </w:r>
      <w:r w:rsidR="008B3AA9" w:rsidRPr="00943D8B">
        <w:rPr>
          <w:sz w:val="20"/>
          <w:szCs w:val="20"/>
        </w:rPr>
        <w:fldChar w:fldCharType="begin"/>
      </w:r>
      <w:r w:rsidR="00B93088">
        <w:rPr>
          <w:sz w:val="20"/>
          <w:szCs w:val="20"/>
        </w:rPr>
        <w:instrText xml:space="preserve"> ADDIN EN.CITE &lt;EndNote&gt;&lt;Cite&gt;&lt;Author&gt;Iber&lt;/Author&gt;&lt;Year&gt;2007&lt;/Year&gt;&lt;RecNum&gt;22&lt;/RecNum&gt;&lt;DisplayText&gt;(Iber et al., 2007)&lt;/DisplayText&gt;&lt;record&gt;&lt;rec-number&gt;22&lt;/rec-number&gt;&lt;foreign-keys&gt;&lt;key app="EN" db-id="250p0srr6awp0iea95ipaetvppdss2502raa" timestamp="1570809905"&gt;22&lt;/key&gt;&lt;/foreign-keys&gt;&lt;ref-type name="Book"&gt;6&lt;/ref-type&gt;&lt;contributors&gt;&lt;authors&gt;&lt;author&gt;Iber, C&lt;/author&gt;&lt;author&gt;Ancoli-Israel, S&lt;/author&gt;&lt;author&gt;Chesson, A&lt;/author&gt;&lt;author&gt;Quan, SF&lt;/author&gt;&lt;/authors&gt;&lt;/contributors&gt;&lt;titles&gt;&lt;title&gt;The AASM manual for the scoring of sleep and associated events: rules, terminology, and technical specification&lt;/title&gt;&lt;/titles&gt;&lt;edition&gt;1st&lt;/edition&gt;&lt;dates&gt;&lt;year&gt;2007&lt;/year&gt;&lt;/dates&gt;&lt;pub-location&gt;Westchester, IL&lt;/pub-location&gt;&lt;publisher&gt;American Academy of Sleep Medicine&lt;/publisher&gt;&lt;urls&gt;&lt;/urls&gt;&lt;/record&gt;&lt;/Cite&gt;&lt;/EndNote&gt;</w:instrText>
      </w:r>
      <w:r w:rsidR="008B3AA9" w:rsidRPr="00943D8B">
        <w:rPr>
          <w:sz w:val="20"/>
          <w:szCs w:val="20"/>
        </w:rPr>
        <w:fldChar w:fldCharType="separate"/>
      </w:r>
      <w:r w:rsidR="008B3AA9" w:rsidRPr="00943D8B">
        <w:rPr>
          <w:noProof/>
          <w:sz w:val="20"/>
          <w:szCs w:val="20"/>
        </w:rPr>
        <w:t>(Iber et al., 2007)</w:t>
      </w:r>
      <w:r w:rsidR="008B3AA9" w:rsidRPr="00943D8B">
        <w:rPr>
          <w:sz w:val="20"/>
          <w:szCs w:val="20"/>
        </w:rPr>
        <w:fldChar w:fldCharType="end"/>
      </w:r>
      <w:r w:rsidR="008B3AA9" w:rsidRPr="00943D8B">
        <w:rPr>
          <w:sz w:val="20"/>
          <w:szCs w:val="20"/>
        </w:rPr>
        <w:t xml:space="preserve"> by a blinded scorer. Latencies, durations and stage changes were derived from the </w:t>
      </w:r>
      <w:r w:rsidR="004B5F53" w:rsidRPr="00943D8B">
        <w:rPr>
          <w:sz w:val="20"/>
          <w:szCs w:val="20"/>
        </w:rPr>
        <w:t xml:space="preserve">visual </w:t>
      </w:r>
      <w:r w:rsidR="008B3AA9" w:rsidRPr="00943D8B">
        <w:rPr>
          <w:sz w:val="20"/>
          <w:szCs w:val="20"/>
        </w:rPr>
        <w:t xml:space="preserve">scoring. Artefacts were marked during visual inspection of the data. </w:t>
      </w:r>
      <w:r w:rsidR="00B102E8">
        <w:rPr>
          <w:sz w:val="20"/>
          <w:szCs w:val="20"/>
        </w:rPr>
        <w:t xml:space="preserve">A </w:t>
      </w:r>
      <w:r w:rsidR="00943D8B" w:rsidRPr="00943D8B">
        <w:rPr>
          <w:sz w:val="20"/>
          <w:szCs w:val="20"/>
        </w:rPr>
        <w:t>linear mixed-effects model for interaction between experimental condition and stage on latency to or duration of a specific sleep stage, with participant as random factor</w:t>
      </w:r>
      <w:r w:rsidR="00B102E8">
        <w:rPr>
          <w:sz w:val="20"/>
          <w:szCs w:val="20"/>
        </w:rPr>
        <w:t xml:space="preserve"> was </w:t>
      </w:r>
      <w:r w:rsidR="00943D8B" w:rsidRPr="00943D8B">
        <w:rPr>
          <w:sz w:val="20"/>
          <w:szCs w:val="20"/>
        </w:rPr>
        <w:t>compared to a null-mode</w:t>
      </w:r>
      <w:r w:rsidR="00B102E8">
        <w:rPr>
          <w:sz w:val="20"/>
          <w:szCs w:val="20"/>
        </w:rPr>
        <w:t xml:space="preserve">l without the interaction term. P-values in the top row represent relate to the comparison of these two models </w:t>
      </w:r>
      <w:r w:rsidR="00943D8B" w:rsidRPr="00943D8B">
        <w:rPr>
          <w:sz w:val="20"/>
          <w:szCs w:val="20"/>
        </w:rPr>
        <w:t xml:space="preserve">using a χ2 goodness of fit test. </w:t>
      </w:r>
      <w:r w:rsidR="008B3AA9" w:rsidRPr="00943D8B">
        <w:rPr>
          <w:sz w:val="20"/>
          <w:szCs w:val="20"/>
        </w:rPr>
        <w:t xml:space="preserve">P-values </w:t>
      </w:r>
      <w:r w:rsidR="00943D8B" w:rsidRPr="00943D8B">
        <w:rPr>
          <w:sz w:val="20"/>
          <w:szCs w:val="20"/>
        </w:rPr>
        <w:t xml:space="preserve">within the tables </w:t>
      </w:r>
      <w:r w:rsidR="008B3AA9" w:rsidRPr="00943D8B">
        <w:rPr>
          <w:sz w:val="20"/>
          <w:szCs w:val="20"/>
        </w:rPr>
        <w:t xml:space="preserve">relate to repeated measures ANOVA comparing means of the different conditions. </w:t>
      </w:r>
      <w:r w:rsidR="00943D8B">
        <w:rPr>
          <w:sz w:val="20"/>
          <w:szCs w:val="20"/>
        </w:rPr>
        <w:t xml:space="preserve">Only p-values </w:t>
      </w:r>
      <w:r w:rsidR="00B102E8">
        <w:rPr>
          <w:sz w:val="20"/>
          <w:szCs w:val="20"/>
        </w:rPr>
        <w:t>below &lt; 0.05 are reported</w:t>
      </w:r>
      <w:r w:rsidR="00B102E8">
        <w:rPr>
          <w:rStyle w:val="CommentReference"/>
        </w:rPr>
        <w:t>.</w:t>
      </w:r>
    </w:p>
    <w:p w14:paraId="12BA2FC1" w14:textId="13F112FE" w:rsidR="00651B30" w:rsidRPr="00651B30" w:rsidRDefault="00651B30">
      <w:pPr>
        <w:rPr>
          <w:b/>
          <w:sz w:val="20"/>
          <w:lang w:val="en-US"/>
        </w:rPr>
      </w:pPr>
    </w:p>
    <w:tbl>
      <w:tblPr>
        <w:tblW w:w="14548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410"/>
        <w:gridCol w:w="872"/>
        <w:gridCol w:w="654"/>
        <w:gridCol w:w="218"/>
        <w:gridCol w:w="872"/>
        <w:gridCol w:w="436"/>
        <w:gridCol w:w="436"/>
        <w:gridCol w:w="872"/>
        <w:gridCol w:w="218"/>
        <w:gridCol w:w="654"/>
        <w:gridCol w:w="995"/>
        <w:gridCol w:w="171"/>
        <w:gridCol w:w="820"/>
        <w:gridCol w:w="820"/>
        <w:gridCol w:w="820"/>
        <w:gridCol w:w="820"/>
        <w:gridCol w:w="820"/>
        <w:gridCol w:w="820"/>
        <w:gridCol w:w="820"/>
      </w:tblGrid>
      <w:tr w:rsidR="00651B30" w:rsidRPr="00651B30" w14:paraId="67509DCA" w14:textId="77777777" w:rsidTr="0051248D">
        <w:trPr>
          <w:trHeight w:val="30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3D45C" w14:textId="77777777" w:rsidR="00651B30" w:rsidRPr="00B57CB4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CH"/>
              </w:rPr>
            </w:pPr>
          </w:p>
        </w:tc>
        <w:tc>
          <w:tcPr>
            <w:tcW w:w="1526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6B1E7" w14:textId="77777777" w:rsidR="00651B30" w:rsidRPr="008B3AA9" w:rsidRDefault="00651B30" w:rsidP="00651B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Baseline</w:t>
            </w:r>
          </w:p>
        </w:tc>
        <w:tc>
          <w:tcPr>
            <w:tcW w:w="152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3B4A6" w14:textId="77777777" w:rsidR="00651B30" w:rsidRPr="008B3AA9" w:rsidRDefault="00651B30" w:rsidP="00651B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Low</w:t>
            </w:r>
          </w:p>
        </w:tc>
        <w:tc>
          <w:tcPr>
            <w:tcW w:w="152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613F4" w14:textId="77777777" w:rsidR="00651B30" w:rsidRPr="008B3AA9" w:rsidRDefault="00651B30" w:rsidP="00651B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Medium</w:t>
            </w:r>
          </w:p>
        </w:tc>
        <w:tc>
          <w:tcPr>
            <w:tcW w:w="1649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854B5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1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647CC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1640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D1EBE" w14:textId="77777777" w:rsidR="00651B30" w:rsidRPr="008B3AA9" w:rsidRDefault="00651B30" w:rsidP="00651B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Baseline</w:t>
            </w:r>
          </w:p>
        </w:tc>
        <w:tc>
          <w:tcPr>
            <w:tcW w:w="16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163B8" w14:textId="77777777" w:rsidR="00651B30" w:rsidRPr="008B3AA9" w:rsidRDefault="00651B30" w:rsidP="00651B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Medium</w:t>
            </w:r>
          </w:p>
        </w:tc>
        <w:tc>
          <w:tcPr>
            <w:tcW w:w="16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B7E0F" w14:textId="77777777" w:rsidR="00651B30" w:rsidRPr="008B3AA9" w:rsidRDefault="00651B30" w:rsidP="00651B3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High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FD4B8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sz w:val="20"/>
                <w:szCs w:val="20"/>
                <w:lang w:val="en-US" w:eastAsia="de-CH"/>
              </w:rPr>
              <w:t> </w:t>
            </w:r>
          </w:p>
        </w:tc>
      </w:tr>
      <w:tr w:rsidR="00651B30" w:rsidRPr="00651B30" w14:paraId="65DD2B35" w14:textId="77777777" w:rsidTr="0051248D">
        <w:trPr>
          <w:trHeight w:val="300"/>
        </w:trPr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C22D78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en-US" w:eastAsia="de-CH"/>
              </w:rPr>
            </w:pPr>
          </w:p>
        </w:tc>
        <w:tc>
          <w:tcPr>
            <w:tcW w:w="872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571B54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M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C02AF9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  <w:t>SD</w:t>
            </w:r>
          </w:p>
        </w:tc>
        <w:tc>
          <w:tcPr>
            <w:tcW w:w="8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3D7AE8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M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A0F836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  <w:t>SD</w:t>
            </w:r>
          </w:p>
        </w:tc>
        <w:tc>
          <w:tcPr>
            <w:tcW w:w="8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5F18F7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M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4DA467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  <w:t>SD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8FA1B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b/>
                <w:sz w:val="20"/>
                <w:szCs w:val="20"/>
                <w:lang w:val="en-US" w:eastAsia="de-CH"/>
              </w:rPr>
              <w:t>p</w:t>
            </w:r>
          </w:p>
        </w:tc>
        <w:tc>
          <w:tcPr>
            <w:tcW w:w="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FACDC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en-US" w:eastAsia="de-CH"/>
              </w:rPr>
            </w:pPr>
          </w:p>
        </w:tc>
        <w:tc>
          <w:tcPr>
            <w:tcW w:w="8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E73F99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M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7FBBF4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  <w:t>SD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5A64B8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M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D6C208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  <w:t>SD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DE88EB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M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377B4F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  <w:t>SD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25AAB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sz w:val="20"/>
                <w:szCs w:val="20"/>
                <w:lang w:val="en-US" w:eastAsia="de-CH"/>
              </w:rPr>
              <w:t>p</w:t>
            </w:r>
          </w:p>
        </w:tc>
      </w:tr>
      <w:tr w:rsidR="00651B30" w:rsidRPr="00651B30" w14:paraId="3A588F5B" w14:textId="77777777" w:rsidTr="0051248D">
        <w:trPr>
          <w:trHeight w:val="300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F8F54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Latencies (min)</w:t>
            </w:r>
          </w:p>
        </w:tc>
        <w:tc>
          <w:tcPr>
            <w:tcW w:w="87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A8C1D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E2574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FA2B8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21C94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F01ED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9C8B9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64311" w14:textId="49EB6012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en-US" w:eastAsia="de-CH"/>
              </w:rPr>
              <w:t>&lt; 0.001</w:t>
            </w:r>
          </w:p>
        </w:tc>
        <w:tc>
          <w:tcPr>
            <w:tcW w:w="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79F57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</w:p>
        </w:tc>
        <w:tc>
          <w:tcPr>
            <w:tcW w:w="8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38C757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443364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74548E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DC7B2A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6DE136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659E46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5AC1D" w14:textId="77777777" w:rsidR="00651B30" w:rsidRPr="008B3AA9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 w:rsidRPr="008B3AA9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</w:tr>
      <w:tr w:rsidR="00651B30" w:rsidRPr="00651B30" w14:paraId="1930BA7E" w14:textId="77777777" w:rsidTr="0051248D">
        <w:trPr>
          <w:trHeight w:val="300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06016" w14:textId="4FF0858B" w:rsidR="00651B30" w:rsidRPr="0051248D" w:rsidRDefault="00651B30" w:rsidP="0051248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N1</w:t>
            </w:r>
            <w:r w:rsidR="0051248D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 xml:space="preserve"> </w:t>
            </w:r>
          </w:p>
        </w:tc>
        <w:tc>
          <w:tcPr>
            <w:tcW w:w="87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31784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.8</w:t>
            </w:r>
          </w:p>
        </w:tc>
        <w:tc>
          <w:tcPr>
            <w:tcW w:w="87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9EF9B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.4</w:t>
            </w:r>
          </w:p>
        </w:tc>
        <w:tc>
          <w:tcPr>
            <w:tcW w:w="87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9E02E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5.8</w:t>
            </w:r>
          </w:p>
        </w:tc>
        <w:tc>
          <w:tcPr>
            <w:tcW w:w="87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A1A81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4.1</w:t>
            </w:r>
          </w:p>
        </w:tc>
        <w:tc>
          <w:tcPr>
            <w:tcW w:w="87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79FE0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5.3</w:t>
            </w:r>
          </w:p>
        </w:tc>
        <w:tc>
          <w:tcPr>
            <w:tcW w:w="87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D4C7C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4.0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C117C" w14:textId="77777777" w:rsidR="00651B30" w:rsidRPr="00651B30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76CC1" w14:textId="77777777" w:rsidR="00651B30" w:rsidRPr="00651B30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4167B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.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F5BF3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.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76F71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.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B06AF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.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C5019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.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9B7D4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.9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E3DAB" w14:textId="77777777" w:rsidR="00651B30" w:rsidRPr="00651B30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651B30" w:rsidRPr="00651B30" w14:paraId="764FE599" w14:textId="77777777" w:rsidTr="0051248D">
        <w:trPr>
          <w:trHeight w:val="300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F2081" w14:textId="77777777" w:rsidR="00651B30" w:rsidRPr="00651B30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N2</w:t>
            </w:r>
          </w:p>
        </w:tc>
        <w:tc>
          <w:tcPr>
            <w:tcW w:w="87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EDF90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0.4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363F7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.9</w:t>
            </w: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ECD9A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3.7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262BC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8.5</w:t>
            </w: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2C5AE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0.8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64F98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5.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85A93" w14:textId="77777777" w:rsidR="00651B30" w:rsidRPr="00651B30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7A9DE" w14:textId="77777777" w:rsidR="00651B30" w:rsidRPr="00651B30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C9C37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.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1B97B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5.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572D0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1.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241D7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4E2B9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0.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A9DC4" w14:textId="77777777" w:rsidR="00651B30" w:rsidRPr="00651B30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5.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3116B" w14:textId="77777777" w:rsidR="00651B30" w:rsidRPr="00651B30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651B30" w:rsidRPr="00651B30" w14:paraId="4ECAF731" w14:textId="77777777" w:rsidTr="0051248D">
        <w:trPr>
          <w:trHeight w:val="300"/>
        </w:trPr>
        <w:tc>
          <w:tcPr>
            <w:tcW w:w="241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281378" w14:textId="77777777" w:rsidR="00651B30" w:rsidRPr="00651B30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N3</w:t>
            </w:r>
          </w:p>
        </w:tc>
        <w:tc>
          <w:tcPr>
            <w:tcW w:w="872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7FE14D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37.6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F30071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8.2</w:t>
            </w:r>
          </w:p>
        </w:tc>
        <w:tc>
          <w:tcPr>
            <w:tcW w:w="8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64D51A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30.0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502F93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7.5</w:t>
            </w:r>
          </w:p>
        </w:tc>
        <w:tc>
          <w:tcPr>
            <w:tcW w:w="8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3DC7E2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30.5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2A0CC1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7.0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383848" w14:textId="286A921A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0.037</w:t>
            </w:r>
          </w:p>
        </w:tc>
        <w:tc>
          <w:tcPr>
            <w:tcW w:w="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3F8DA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FE7CBD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3.8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044BAF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9.6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D83724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0.5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C82D41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2.0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7CF3E7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9.6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A59DDD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1.5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602EB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651B30" w:rsidRPr="00651B30" w14:paraId="48C1914C" w14:textId="77777777" w:rsidTr="0051248D">
        <w:trPr>
          <w:trHeight w:val="30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9FC86" w14:textId="77777777" w:rsidR="00651B30" w:rsidRPr="00651B30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985D5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01E76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D65DD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9B6B0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24AE3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FD536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33E13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1475A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B2979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308CF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5BECD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56A89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4B5C0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D787D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4496D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</w:tr>
      <w:tr w:rsidR="00651B30" w:rsidRPr="00651B30" w14:paraId="0CB767C9" w14:textId="77777777" w:rsidTr="0051248D">
        <w:trPr>
          <w:trHeight w:val="300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EFDB03" w14:textId="77777777" w:rsidR="00651B30" w:rsidRPr="00651B30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Duration (min)</w:t>
            </w:r>
          </w:p>
        </w:tc>
        <w:tc>
          <w:tcPr>
            <w:tcW w:w="8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B1EA17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6E52B2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671E14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F9AD92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849EBF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CABDA9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ABFAE" w14:textId="526F6ABC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&lt; 0.001</w:t>
            </w:r>
          </w:p>
        </w:tc>
        <w:tc>
          <w:tcPr>
            <w:tcW w:w="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85466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CA8CE4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8BFDBD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921FB0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D68F95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4F2F80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DE42AD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0C663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651B30" w:rsidRPr="00651B30" w14:paraId="7EBC0B5B" w14:textId="77777777" w:rsidTr="0051248D">
        <w:trPr>
          <w:trHeight w:val="300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536C0" w14:textId="77777777" w:rsidR="00651B30" w:rsidRPr="00651B30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initial N1</w:t>
            </w:r>
          </w:p>
        </w:tc>
        <w:tc>
          <w:tcPr>
            <w:tcW w:w="87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24E73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6.6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85E6D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.1</w:t>
            </w: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B74D5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.9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DE553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6</w:t>
            </w: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361BE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5.5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97F87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.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E3F27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97E3A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C66B6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.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D46D5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.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336D1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6.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AB6CF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4.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3F698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6.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8056E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4.0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50922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651B30" w:rsidRPr="00651B30" w14:paraId="5CFC7E4C" w14:textId="77777777" w:rsidTr="0051248D">
        <w:trPr>
          <w:trHeight w:val="300"/>
        </w:trPr>
        <w:tc>
          <w:tcPr>
            <w:tcW w:w="241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0C9022" w14:textId="77777777" w:rsidR="00651B30" w:rsidRPr="00651B30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initial N2</w:t>
            </w:r>
          </w:p>
        </w:tc>
        <w:tc>
          <w:tcPr>
            <w:tcW w:w="872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021562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27.2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FB30D0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9.0</w:t>
            </w:r>
          </w:p>
        </w:tc>
        <w:tc>
          <w:tcPr>
            <w:tcW w:w="8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8C57BB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16.2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0E754D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3.7</w:t>
            </w:r>
          </w:p>
        </w:tc>
        <w:tc>
          <w:tcPr>
            <w:tcW w:w="8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B6F90A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19.7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7CEE65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7.0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2529C" w14:textId="175EA104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0.005</w:t>
            </w:r>
          </w:p>
        </w:tc>
        <w:tc>
          <w:tcPr>
            <w:tcW w:w="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8142C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EAAC3C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5.1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DE41E0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9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92248A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9.3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9086C5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9.8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8EF5BA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8.7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75C952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9.6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9263B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651B30" w:rsidRPr="00651B30" w14:paraId="2B3C3AEF" w14:textId="77777777" w:rsidTr="0051248D">
        <w:trPr>
          <w:trHeight w:val="30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613C8" w14:textId="77777777" w:rsidR="00651B30" w:rsidRPr="00651B30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1C841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C5554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2711F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AAAF8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DDDD5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42A64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B1B76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9759A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178FB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AD51A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E2ED3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7201C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78247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DA8CC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17898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</w:tr>
      <w:tr w:rsidR="00651B30" w:rsidRPr="00651B30" w14:paraId="6BD8ADD0" w14:textId="77777777" w:rsidTr="0051248D">
        <w:trPr>
          <w:trHeight w:val="300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ADA2E3" w14:textId="77777777" w:rsidR="00651B30" w:rsidRPr="00651B30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Duration (%TSP)</w:t>
            </w:r>
          </w:p>
        </w:tc>
        <w:tc>
          <w:tcPr>
            <w:tcW w:w="8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4EC3EB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BEE5F6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88F52B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32548D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E28E92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845FB7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8BFE0" w14:textId="2453CD74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0.003</w:t>
            </w:r>
          </w:p>
        </w:tc>
        <w:tc>
          <w:tcPr>
            <w:tcW w:w="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5F0C2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B20A09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37C0A8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E6A827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CD9FB6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74BDCA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A1E2D2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77678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651B30" w:rsidRPr="00651B30" w14:paraId="2DF93C0E" w14:textId="77777777" w:rsidTr="0051248D">
        <w:trPr>
          <w:trHeight w:val="300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0E4B1" w14:textId="77777777" w:rsidR="00651B30" w:rsidRPr="00651B30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WASO</w:t>
            </w:r>
          </w:p>
        </w:tc>
        <w:tc>
          <w:tcPr>
            <w:tcW w:w="87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25C4D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9.4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BD581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6.5</w:t>
            </w: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AA667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.0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EB6E1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4</w:t>
            </w: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A9A12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.7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5978D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.1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3F589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F3F2B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72985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5.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07F14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3.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7D8BD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.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2A685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B30AE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76080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.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DC772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651B30" w:rsidRPr="00651B30" w14:paraId="48C67FBD" w14:textId="77777777" w:rsidTr="0051248D">
        <w:trPr>
          <w:trHeight w:val="300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19E2E" w14:textId="77777777" w:rsidR="00651B30" w:rsidRPr="00651B30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N1</w:t>
            </w:r>
          </w:p>
        </w:tc>
        <w:tc>
          <w:tcPr>
            <w:tcW w:w="87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E344A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22.1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8ABBC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11.5</w:t>
            </w: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135A0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6.1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2F066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8.2</w:t>
            </w: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D5883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12.2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9832B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9.9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9B97A" w14:textId="3B427659" w:rsidR="00651B30" w:rsidRPr="00B102E8" w:rsidRDefault="00651B30" w:rsidP="007D5ABD">
            <w:pPr>
              <w:spacing w:after="0" w:line="240" w:lineRule="auto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0.005</w:t>
            </w:r>
          </w:p>
        </w:tc>
        <w:tc>
          <w:tcPr>
            <w:tcW w:w="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D4148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E3755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1.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D8FFF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4.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9F47E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1.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54ADC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0.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59F89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9.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5F46D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0.5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4EF980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651B30" w:rsidRPr="00651B30" w14:paraId="1A6BA2EC" w14:textId="77777777" w:rsidTr="0051248D">
        <w:trPr>
          <w:trHeight w:val="300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F4025" w14:textId="77777777" w:rsidR="00651B30" w:rsidRPr="00651B30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N2</w:t>
            </w:r>
          </w:p>
        </w:tc>
        <w:tc>
          <w:tcPr>
            <w:tcW w:w="87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C6DB0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56.9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8ACCB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7.7</w:t>
            </w: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9A687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63.7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65BE0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1.9</w:t>
            </w: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F85D5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51.1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DED9B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0.2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13A1B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F261B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59CDF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4.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FE04A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5.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C6973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58.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63047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2.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6E2EC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52.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C2403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5.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E94B5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651B30" w:rsidRPr="00651B30" w14:paraId="103711AC" w14:textId="77777777" w:rsidTr="0051248D">
        <w:trPr>
          <w:trHeight w:val="300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5EFEF" w14:textId="77777777" w:rsidR="00651B30" w:rsidRPr="00651B30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N3</w:t>
            </w:r>
          </w:p>
        </w:tc>
        <w:tc>
          <w:tcPr>
            <w:tcW w:w="87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26025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11.3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F2762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13.7</w:t>
            </w: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6C06F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27.3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11008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22.6</w:t>
            </w: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0D51A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33.9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C2A41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24.8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DB0FD" w14:textId="5E04A81A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0.031</w:t>
            </w:r>
          </w:p>
        </w:tc>
        <w:tc>
          <w:tcPr>
            <w:tcW w:w="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BCEA6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38FFF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8.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7ED5F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4.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A3725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6.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253EC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5.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A312C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6.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D0D71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1.9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9AB8E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651B30" w:rsidRPr="00651B30" w14:paraId="1F7E4D58" w14:textId="77777777" w:rsidTr="0051248D">
        <w:trPr>
          <w:trHeight w:val="300"/>
        </w:trPr>
        <w:tc>
          <w:tcPr>
            <w:tcW w:w="241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DB7F8" w14:textId="18189B66" w:rsidR="00651B30" w:rsidRPr="00651B30" w:rsidRDefault="00B102E8" w:rsidP="00B102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Sleep efficiency</w:t>
            </w:r>
          </w:p>
        </w:tc>
        <w:tc>
          <w:tcPr>
            <w:tcW w:w="872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777FAF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90.2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6A2733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6.6</w:t>
            </w:r>
          </w:p>
        </w:tc>
        <w:tc>
          <w:tcPr>
            <w:tcW w:w="8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6ECC6E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97.0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A5905E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4</w:t>
            </w:r>
          </w:p>
        </w:tc>
        <w:tc>
          <w:tcPr>
            <w:tcW w:w="8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A06274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97.2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EDE32A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.2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0B92B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C8A93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9D0F14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94.6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585EC3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3.7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383947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96.1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FA3BD9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0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D6D29E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98.4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5AC89F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.9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F51B5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651B30" w:rsidRPr="00651B30" w14:paraId="61A43838" w14:textId="77777777" w:rsidTr="0051248D">
        <w:trPr>
          <w:trHeight w:val="30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9F279" w14:textId="77777777" w:rsidR="00651B30" w:rsidRPr="00651B30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7ED11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E683D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1B570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A7C40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D9909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4DCCA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70826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080AF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57C1C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72367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5E91A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C7D9C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BAA8E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ADE1B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78773" w14:textId="77777777" w:rsidR="00651B30" w:rsidRPr="00B102E8" w:rsidRDefault="00651B30" w:rsidP="00651B30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</w:tr>
      <w:tr w:rsidR="00651B30" w:rsidRPr="00651B30" w14:paraId="5C9C45F3" w14:textId="77777777" w:rsidTr="0051248D">
        <w:trPr>
          <w:trHeight w:val="300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0D9654" w14:textId="77777777" w:rsidR="00651B30" w:rsidRPr="00651B30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651B30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Sleep fragmentation</w:t>
            </w:r>
          </w:p>
        </w:tc>
        <w:tc>
          <w:tcPr>
            <w:tcW w:w="8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4D1A7D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FDFE8F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1B82ED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7A82CF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F90854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C16324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55A1C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EABBA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EEEA51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A0070F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3B97ED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4031E4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C6ED04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7F8F96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B4653B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sz w:val="20"/>
                <w:szCs w:val="20"/>
                <w:lang w:val="de-CH" w:eastAsia="de-CH"/>
              </w:rPr>
              <w:t> </w:t>
            </w:r>
          </w:p>
        </w:tc>
      </w:tr>
      <w:tr w:rsidR="00651B30" w:rsidRPr="00651B30" w14:paraId="71F7535F" w14:textId="77777777" w:rsidTr="0051248D">
        <w:trPr>
          <w:trHeight w:val="300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459FC" w14:textId="515E0481" w:rsidR="00651B30" w:rsidRPr="00651B30" w:rsidRDefault="00B57CB4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#</w:t>
            </w: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 xml:space="preserve"> </w:t>
            </w:r>
            <w:r w:rsidR="00651B30"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stage changes</w:t>
            </w:r>
          </w:p>
        </w:tc>
        <w:tc>
          <w:tcPr>
            <w:tcW w:w="87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D092A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23.8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56A66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10.2</w:t>
            </w: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F923C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13.9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9F712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8.6</w:t>
            </w:r>
          </w:p>
        </w:tc>
        <w:tc>
          <w:tcPr>
            <w:tcW w:w="8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816E6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16.3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35996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11.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095C7" w14:textId="6B7E2BD2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 xml:space="preserve"> 0.006</w:t>
            </w:r>
          </w:p>
        </w:tc>
        <w:tc>
          <w:tcPr>
            <w:tcW w:w="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EB54E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E4C27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6.2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C2D56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9.0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42CC8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9.1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6EE1E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7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9B94F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6.6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6DF51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521B8B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651B30" w:rsidRPr="00651B30" w14:paraId="41D00D36" w14:textId="77777777" w:rsidTr="0051248D">
        <w:trPr>
          <w:trHeight w:val="300"/>
        </w:trPr>
        <w:tc>
          <w:tcPr>
            <w:tcW w:w="241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466656" w14:textId="1EDFB18A" w:rsidR="00651B30" w:rsidRPr="00651B30" w:rsidRDefault="00B57CB4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#</w:t>
            </w:r>
            <w:r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 xml:space="preserve"> </w:t>
            </w:r>
            <w:r w:rsidR="00651B30" w:rsidRPr="00651B30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artefacts</w:t>
            </w:r>
          </w:p>
        </w:tc>
        <w:tc>
          <w:tcPr>
            <w:tcW w:w="872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D0D0C6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9.0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E62C7A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5</w:t>
            </w:r>
          </w:p>
        </w:tc>
        <w:tc>
          <w:tcPr>
            <w:tcW w:w="8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44F135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5.8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E62A29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7.0</w:t>
            </w:r>
          </w:p>
        </w:tc>
        <w:tc>
          <w:tcPr>
            <w:tcW w:w="8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EC51AB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6.9</w:t>
            </w:r>
          </w:p>
        </w:tc>
        <w:tc>
          <w:tcPr>
            <w:tcW w:w="87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05EC34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5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373FD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1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5765E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2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5ADC99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6.7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CDBB83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1.2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9F79F1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0.8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15D503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1.0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99B25A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9.7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5BED81" w14:textId="77777777" w:rsidR="00651B30" w:rsidRPr="00B102E8" w:rsidRDefault="00651B30" w:rsidP="00651B30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3.5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33A4A" w14:textId="77777777" w:rsidR="00651B30" w:rsidRPr="00B102E8" w:rsidRDefault="00651B30" w:rsidP="00651B3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</w:tbl>
    <w:p w14:paraId="1191792E" w14:textId="77777777" w:rsidR="00651B30" w:rsidRDefault="00651B30">
      <w:pPr>
        <w:rPr>
          <w:sz w:val="20"/>
          <w:lang w:val="en-US"/>
        </w:rPr>
      </w:pPr>
    </w:p>
    <w:p w14:paraId="7C21F183" w14:textId="7F8A9F2E" w:rsidR="007D5ABD" w:rsidRPr="003B0DF4" w:rsidRDefault="007D5ABD">
      <w:pPr>
        <w:rPr>
          <w:sz w:val="20"/>
          <w:szCs w:val="20"/>
          <w:lang w:val="en-US"/>
        </w:rPr>
      </w:pPr>
      <w:r w:rsidRPr="003B0DF4">
        <w:rPr>
          <w:b/>
          <w:sz w:val="20"/>
          <w:szCs w:val="20"/>
          <w:lang w:val="en-US"/>
        </w:rPr>
        <w:lastRenderedPageBreak/>
        <w:t xml:space="preserve">Table </w:t>
      </w:r>
      <w:r w:rsidR="00B57CB4" w:rsidRPr="003B0DF4">
        <w:rPr>
          <w:b/>
          <w:sz w:val="20"/>
          <w:szCs w:val="20"/>
          <w:lang w:val="en-US"/>
        </w:rPr>
        <w:t>S</w:t>
      </w:r>
      <w:r w:rsidR="00261BA8">
        <w:rPr>
          <w:b/>
          <w:sz w:val="20"/>
          <w:szCs w:val="20"/>
          <w:lang w:val="en-US"/>
        </w:rPr>
        <w:t>4</w:t>
      </w:r>
      <w:r w:rsidRPr="003B0DF4">
        <w:rPr>
          <w:b/>
          <w:sz w:val="20"/>
          <w:szCs w:val="20"/>
          <w:lang w:val="en-US"/>
        </w:rPr>
        <w:t xml:space="preserve">. </w:t>
      </w:r>
      <w:r w:rsidR="004B5F53">
        <w:rPr>
          <w:b/>
          <w:sz w:val="20"/>
          <w:szCs w:val="20"/>
          <w:lang w:val="en-US"/>
        </w:rPr>
        <w:t xml:space="preserve">EEG </w:t>
      </w:r>
      <w:r w:rsidR="004B5F53">
        <w:rPr>
          <w:b/>
          <w:sz w:val="20"/>
          <w:szCs w:val="20"/>
        </w:rPr>
        <w:t>p</w:t>
      </w:r>
      <w:r w:rsidR="003B0DF4" w:rsidRPr="003B0DF4">
        <w:rPr>
          <w:b/>
          <w:sz w:val="20"/>
          <w:szCs w:val="20"/>
        </w:rPr>
        <w:t xml:space="preserve">ower in </w:t>
      </w:r>
      <w:r w:rsidR="003B0DF4">
        <w:rPr>
          <w:b/>
          <w:sz w:val="20"/>
          <w:szCs w:val="20"/>
        </w:rPr>
        <w:t>several frequency</w:t>
      </w:r>
      <w:r w:rsidR="003B0DF4" w:rsidRPr="003B0DF4">
        <w:rPr>
          <w:b/>
          <w:sz w:val="20"/>
          <w:szCs w:val="20"/>
        </w:rPr>
        <w:t xml:space="preserve"> bands during </w:t>
      </w:r>
      <w:r w:rsidR="003B0DF4" w:rsidRPr="003B0DF4">
        <w:rPr>
          <w:b/>
          <w:sz w:val="20"/>
          <w:szCs w:val="20"/>
          <w:lang w:val="en-US"/>
        </w:rPr>
        <w:t>NREM sleep and during stages N2 and N3 separately</w:t>
      </w:r>
      <w:r w:rsidR="003B0DF4">
        <w:rPr>
          <w:b/>
          <w:sz w:val="20"/>
          <w:szCs w:val="20"/>
          <w:lang w:val="en-US"/>
        </w:rPr>
        <w:t xml:space="preserve">. </w:t>
      </w:r>
      <w:r w:rsidR="003B0DF4" w:rsidRPr="003B0DF4">
        <w:rPr>
          <w:sz w:val="20"/>
          <w:szCs w:val="20"/>
        </w:rPr>
        <w:t>Delta (δ, 0.75 – 4.5 Hz), theta (θ, 4.5 – 9 Hz), alpha (α, 9 – 12 Hz), sigma (σ, 12 - 15 Hz) and beta (β, 15 – 25 Hz)</w:t>
      </w:r>
      <w:r w:rsidR="0009758F">
        <w:rPr>
          <w:sz w:val="20"/>
          <w:szCs w:val="20"/>
        </w:rPr>
        <w:t xml:space="preserve"> power are reported</w:t>
      </w:r>
      <w:r w:rsidR="003B0DF4" w:rsidRPr="003B0DF4">
        <w:rPr>
          <w:sz w:val="20"/>
          <w:szCs w:val="20"/>
        </w:rPr>
        <w:t xml:space="preserve">. P-values relate to repeated measures ANOVA comparing </w:t>
      </w:r>
      <w:r w:rsidR="0009758F">
        <w:rPr>
          <w:sz w:val="20"/>
          <w:szCs w:val="20"/>
        </w:rPr>
        <w:t xml:space="preserve">the </w:t>
      </w:r>
      <w:r w:rsidR="003B0DF4" w:rsidRPr="003B0DF4">
        <w:rPr>
          <w:sz w:val="20"/>
          <w:szCs w:val="20"/>
        </w:rPr>
        <w:t>means of the different conditions.</w:t>
      </w:r>
      <w:r w:rsidR="00B102E8">
        <w:rPr>
          <w:sz w:val="20"/>
          <w:szCs w:val="20"/>
        </w:rPr>
        <w:t xml:space="preserve"> Only p-values below &lt; 0.05 are reported</w:t>
      </w:r>
      <w:r w:rsidR="000C427A">
        <w:rPr>
          <w:sz w:val="20"/>
          <w:szCs w:val="20"/>
        </w:rPr>
        <w:t>.</w:t>
      </w:r>
    </w:p>
    <w:tbl>
      <w:tblPr>
        <w:tblW w:w="14914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494"/>
        <w:gridCol w:w="915"/>
        <w:gridCol w:w="725"/>
        <w:gridCol w:w="904"/>
        <w:gridCol w:w="716"/>
        <w:gridCol w:w="904"/>
        <w:gridCol w:w="716"/>
        <w:gridCol w:w="980"/>
        <w:gridCol w:w="300"/>
        <w:gridCol w:w="982"/>
        <w:gridCol w:w="778"/>
        <w:gridCol w:w="880"/>
        <w:gridCol w:w="880"/>
        <w:gridCol w:w="982"/>
        <w:gridCol w:w="778"/>
        <w:gridCol w:w="980"/>
      </w:tblGrid>
      <w:tr w:rsidR="007D5ABD" w:rsidRPr="007D5ABD" w14:paraId="40E45089" w14:textId="77777777" w:rsidTr="007D5ABD">
        <w:trPr>
          <w:trHeight w:val="300"/>
        </w:trPr>
        <w:tc>
          <w:tcPr>
            <w:tcW w:w="2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946D2" w14:textId="77777777" w:rsidR="007D5ABD" w:rsidRPr="00943D8B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en-US" w:eastAsia="de-CH"/>
              </w:rPr>
            </w:pPr>
          </w:p>
        </w:tc>
        <w:tc>
          <w:tcPr>
            <w:tcW w:w="1640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E9EDC" w14:textId="77777777" w:rsidR="007D5ABD" w:rsidRPr="003B0DF4" w:rsidRDefault="007D5ABD" w:rsidP="007D5ABD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>Baseline</w:t>
            </w:r>
          </w:p>
        </w:tc>
        <w:tc>
          <w:tcPr>
            <w:tcW w:w="162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13D14" w14:textId="77777777" w:rsidR="007D5ABD" w:rsidRPr="003B0DF4" w:rsidRDefault="007D5ABD" w:rsidP="007D5ABD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>Low</w:t>
            </w:r>
          </w:p>
        </w:tc>
        <w:tc>
          <w:tcPr>
            <w:tcW w:w="162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127CC" w14:textId="77777777" w:rsidR="007D5ABD" w:rsidRPr="003B0DF4" w:rsidRDefault="007D5ABD" w:rsidP="007D5ABD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>Medium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07694" w14:textId="485BC6DE" w:rsidR="007D5ABD" w:rsidRPr="003B0DF4" w:rsidRDefault="007D5ABD" w:rsidP="007D5ABD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1F1D3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</w:p>
        </w:tc>
        <w:tc>
          <w:tcPr>
            <w:tcW w:w="1760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6DEE8" w14:textId="77777777" w:rsidR="007D5ABD" w:rsidRPr="003B0DF4" w:rsidRDefault="007D5ABD" w:rsidP="007D5ABD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>Baseline</w:t>
            </w:r>
          </w:p>
        </w:tc>
        <w:tc>
          <w:tcPr>
            <w:tcW w:w="176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2270D" w14:textId="77777777" w:rsidR="007D5ABD" w:rsidRPr="003B0DF4" w:rsidRDefault="007D5ABD" w:rsidP="007D5ABD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>Medium</w:t>
            </w:r>
          </w:p>
        </w:tc>
        <w:tc>
          <w:tcPr>
            <w:tcW w:w="176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0DD1D" w14:textId="77777777" w:rsidR="007D5ABD" w:rsidRPr="003B0DF4" w:rsidRDefault="007D5ABD" w:rsidP="007D5ABD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>High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F6EA4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</w:tr>
      <w:tr w:rsidR="007D5ABD" w:rsidRPr="007D5ABD" w14:paraId="18C8CCE2" w14:textId="77777777" w:rsidTr="007D5ABD">
        <w:trPr>
          <w:trHeight w:val="300"/>
        </w:trPr>
        <w:tc>
          <w:tcPr>
            <w:tcW w:w="2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27223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</w:p>
        </w:tc>
        <w:tc>
          <w:tcPr>
            <w:tcW w:w="91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15E71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>M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0D198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  <w:t>SD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58512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>M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EB6A4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  <w:t>SD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186C5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>M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C2190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  <w:t>SD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05DA9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val="en-US" w:eastAsia="de-CH"/>
              </w:rPr>
              <w:t>p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6201E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val="en-US" w:eastAsia="de-CH"/>
              </w:rPr>
            </w:pPr>
          </w:p>
        </w:tc>
        <w:tc>
          <w:tcPr>
            <w:tcW w:w="9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B0554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>M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8269A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  <w:t>SD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DDFE5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>M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3615B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  <w:t>SD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AC1FD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>M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0F055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  <w:t>SD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0DC86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i/>
                <w:iCs/>
                <w:color w:val="000000"/>
                <w:sz w:val="20"/>
                <w:szCs w:val="20"/>
                <w:lang w:val="en-US" w:eastAsia="de-CH"/>
              </w:rPr>
              <w:t>p</w:t>
            </w:r>
          </w:p>
        </w:tc>
      </w:tr>
      <w:tr w:rsidR="007D5ABD" w:rsidRPr="007D5ABD" w14:paraId="00017629" w14:textId="77777777" w:rsidTr="007D5ABD">
        <w:trPr>
          <w:trHeight w:val="300"/>
        </w:trPr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68C986" w14:textId="0F9ACC49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>NREM</w:t>
            </w:r>
            <w:r w:rsidR="0009758F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 xml:space="preserve"> sleep</w:t>
            </w:r>
          </w:p>
        </w:tc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080833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>n = 9</w:t>
            </w:r>
          </w:p>
        </w:tc>
        <w:tc>
          <w:tcPr>
            <w:tcW w:w="7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2F634B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9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011B20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7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7A5D2A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9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54D320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7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3440D1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746FA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AAF61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</w:p>
        </w:tc>
        <w:tc>
          <w:tcPr>
            <w:tcW w:w="9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06C573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color w:val="000000"/>
                <w:sz w:val="20"/>
                <w:szCs w:val="20"/>
                <w:lang w:val="en-US" w:eastAsia="de-CH"/>
              </w:rPr>
              <w:t>n=11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D1A2E0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621389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945665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9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C342A0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DFB71D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i/>
                <w:iCs/>
                <w:color w:val="757171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095D9" w14:textId="77777777" w:rsidR="007D5ABD" w:rsidRPr="003B0DF4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3B0DF4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</w:tr>
      <w:tr w:rsidR="007D5ABD" w:rsidRPr="007D5ABD" w14:paraId="6043703E" w14:textId="77777777" w:rsidTr="007D5ABD">
        <w:trPr>
          <w:trHeight w:val="300"/>
        </w:trPr>
        <w:tc>
          <w:tcPr>
            <w:tcW w:w="24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EAB94" w14:textId="3F0A1144" w:rsidR="007D5ABD" w:rsidRPr="007D5ABD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7D5ABD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  <w:t>δ (µV²)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93ECE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59.1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B5E12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30.6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4AE55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67.6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0CBE5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26.4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AE1F1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83.7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A948C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25.1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5188F7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037DC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BBB60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114.7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04484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69.9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15259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100.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0E45E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90.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5C14B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114.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5173E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89.1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95375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7D5ABD" w:rsidRPr="007D5ABD" w14:paraId="05AB775E" w14:textId="77777777" w:rsidTr="007D5ABD">
        <w:trPr>
          <w:trHeight w:val="300"/>
        </w:trPr>
        <w:tc>
          <w:tcPr>
            <w:tcW w:w="24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5D1F8" w14:textId="219DDF69" w:rsidR="007D5ABD" w:rsidRPr="007D5ABD" w:rsidRDefault="007D5ABD" w:rsidP="000D679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7D5ABD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  <w:t>θ (µV²)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4C999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8.4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6B664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2.4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002ED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8.1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D2DD2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5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37E18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7.7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95063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5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DAE7E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C1161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3AEF3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10.1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B6BA8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4.9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DDB87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9.5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BBF88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4.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F970E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9.8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2B4FA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5.3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599D6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7D5ABD" w:rsidRPr="007D5ABD" w14:paraId="265A116E" w14:textId="77777777" w:rsidTr="007D5ABD">
        <w:trPr>
          <w:trHeight w:val="300"/>
        </w:trPr>
        <w:tc>
          <w:tcPr>
            <w:tcW w:w="24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F15B6" w14:textId="40907AA3" w:rsidR="007D5ABD" w:rsidRPr="007D5ABD" w:rsidRDefault="007D5ABD" w:rsidP="000D679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7D5ABD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  <w:t>α (µV²)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0A250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3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F9D92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3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CC0F4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3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34575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9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C53CC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0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79F16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2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EFC9D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DE2E9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6D03F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8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FE54A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C3102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9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0ED92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7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6DDB1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3BF78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7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5354A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7D5ABD" w:rsidRPr="007D5ABD" w14:paraId="05526D5D" w14:textId="77777777" w:rsidTr="007D5ABD">
        <w:trPr>
          <w:trHeight w:val="300"/>
        </w:trPr>
        <w:tc>
          <w:tcPr>
            <w:tcW w:w="24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B6F9E" w14:textId="01BDA19A" w:rsidR="007D5ABD" w:rsidRPr="007D5ABD" w:rsidRDefault="007D5ABD" w:rsidP="000D679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7D5ABD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  <w:t>σ (µV²)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5E541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2.8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8B4D3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DBDB1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2.6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33498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8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5B0D1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2.4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D16AB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9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B88AB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6ED5A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C5863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9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77467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2.3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9743A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4.0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CA2A0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2.2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78786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3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710C0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2.2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A5883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7D5ABD" w:rsidRPr="007D5ABD" w14:paraId="4E3843DD" w14:textId="77777777" w:rsidTr="007D5ABD">
        <w:trPr>
          <w:trHeight w:val="300"/>
        </w:trPr>
        <w:tc>
          <w:tcPr>
            <w:tcW w:w="24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A3F1C" w14:textId="62ED3103" w:rsidR="007D5ABD" w:rsidRPr="007D5ABD" w:rsidRDefault="007D5ABD" w:rsidP="000D679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7D5ABD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  <w:t>β (µV²)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93E319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0.6</w:t>
            </w:r>
          </w:p>
        </w:tc>
        <w:tc>
          <w:tcPr>
            <w:tcW w:w="7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7C0C54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3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F1A89E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0.6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DE6E6B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2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3EE17A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0.5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5CEC1F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B4332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D9826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B2D27C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0.5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418901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3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31E0C6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88FDF8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3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83FE9D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0.6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CBBFF9" w14:textId="77777777" w:rsidR="007D5ABD" w:rsidRPr="00B102E8" w:rsidRDefault="007D5ABD" w:rsidP="007D5ABD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0A5DF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7D5ABD" w:rsidRPr="007D5ABD" w14:paraId="4DD5A9E9" w14:textId="77777777" w:rsidTr="007D5ABD">
        <w:trPr>
          <w:trHeight w:val="300"/>
        </w:trPr>
        <w:tc>
          <w:tcPr>
            <w:tcW w:w="2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045AE" w14:textId="77777777" w:rsidR="007D5ABD" w:rsidRPr="007D5ABD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E2098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52EC6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04DAE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0C754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BC76C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E2EE9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A6EB7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66D06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15379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C3010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C86E3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FB1B1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0BD9F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7734C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F1215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</w:tr>
      <w:tr w:rsidR="007D5ABD" w:rsidRPr="007D5ABD" w14:paraId="7B82CBE2" w14:textId="77777777" w:rsidTr="007D5ABD">
        <w:trPr>
          <w:trHeight w:val="300"/>
        </w:trPr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E43A45" w14:textId="77777777" w:rsidR="007D5ABD" w:rsidRPr="007D5ABD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7D5ABD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  <w:t>N2</w:t>
            </w:r>
          </w:p>
        </w:tc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9C2EC1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n = 9</w:t>
            </w:r>
          </w:p>
        </w:tc>
        <w:tc>
          <w:tcPr>
            <w:tcW w:w="7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BA52BE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051870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7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878397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CFF7EA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7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66D7D4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29166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09E11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FCCBDE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n=11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25C763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5EDC3C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33B747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0ACB3A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233EE5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0B454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0D6795" w:rsidRPr="007D5ABD" w14:paraId="25BB76B9" w14:textId="77777777" w:rsidTr="007D5ABD">
        <w:trPr>
          <w:trHeight w:val="300"/>
        </w:trPr>
        <w:tc>
          <w:tcPr>
            <w:tcW w:w="24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4A758" w14:textId="5F036D21" w:rsidR="000D6795" w:rsidRPr="007D5ABD" w:rsidRDefault="000D6795" w:rsidP="000D679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7D5ABD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  <w:t>δ (µV²)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4B9C0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50.2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6F256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28.0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BA32F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42.5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02907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2.5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2BB0D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47.6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E9C77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24.1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56AA8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97850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96144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56.3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53D20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28.8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6E325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57.9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4D949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40.6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08D00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45.5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E1DC8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22.9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940E5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0D6795" w:rsidRPr="007D5ABD" w14:paraId="5A15800C" w14:textId="77777777" w:rsidTr="007D5ABD">
        <w:trPr>
          <w:trHeight w:val="300"/>
        </w:trPr>
        <w:tc>
          <w:tcPr>
            <w:tcW w:w="24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64F7B" w14:textId="08D7EBBA" w:rsidR="000D6795" w:rsidRPr="007D5ABD" w:rsidRDefault="000D6795" w:rsidP="000D679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7D5ABD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  <w:t>θ (µV²)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3E4F9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8.0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3DC48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2.6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67600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7.5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9882F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7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A5707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7.3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98D38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9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B89D8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3D78A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0D28E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9.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A4A27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4.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BBFB0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9.0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5B728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4.6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02271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8.8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629A3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4.8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80ADD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0D6795" w:rsidRPr="007D5ABD" w14:paraId="52326313" w14:textId="77777777" w:rsidTr="007D5ABD">
        <w:trPr>
          <w:trHeight w:val="300"/>
        </w:trPr>
        <w:tc>
          <w:tcPr>
            <w:tcW w:w="24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E3C4E" w14:textId="2CC4521F" w:rsidR="000D6795" w:rsidRPr="007D5ABD" w:rsidRDefault="000D6795" w:rsidP="000D679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7D5ABD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  <w:t>α (µV²)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C3E0C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2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537AB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53E6A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2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83131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8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3DF9F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0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6A0CB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1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350E8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3A0DC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EE3D2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9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6EF90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16651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4.0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F06C6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7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38922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7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0C7D3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2.4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AEC7C3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0D6795" w:rsidRPr="007D5ABD" w14:paraId="193F153C" w14:textId="77777777" w:rsidTr="007D5ABD">
        <w:trPr>
          <w:trHeight w:val="300"/>
        </w:trPr>
        <w:tc>
          <w:tcPr>
            <w:tcW w:w="24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FA492" w14:textId="4A50E605" w:rsidR="000D6795" w:rsidRPr="007D5ABD" w:rsidRDefault="000D6795" w:rsidP="000D679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7D5ABD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  <w:t>σ (µV²)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9589E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2.8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98EAD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0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33E31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2.8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5B23F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9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3E991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2.6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40882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8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76334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5A505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89692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8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52C24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B3766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4.2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9011F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2.4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CDD86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5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B4C20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2.1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4376D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0D6795" w:rsidRPr="007D5ABD" w14:paraId="4150B8D0" w14:textId="77777777" w:rsidTr="007D5ABD">
        <w:trPr>
          <w:trHeight w:val="300"/>
        </w:trPr>
        <w:tc>
          <w:tcPr>
            <w:tcW w:w="24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E60F6" w14:textId="1FEE8E6B" w:rsidR="000D6795" w:rsidRPr="007D5ABD" w:rsidRDefault="000D6795" w:rsidP="000D679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7D5ABD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  <w:t>β (µV²)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7A7FC1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0.6</w:t>
            </w:r>
          </w:p>
        </w:tc>
        <w:tc>
          <w:tcPr>
            <w:tcW w:w="7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83E668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3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2AEEB5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0.6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14882B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2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B8C179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0.6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E30F5C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0EC13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D82D2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909E1D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0.6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0E80B2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3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6C156A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7E5ACC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3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6E3568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0.6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037C79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3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CAEF71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7D5ABD" w:rsidRPr="007D5ABD" w14:paraId="3721C8DD" w14:textId="77777777" w:rsidTr="007D5ABD">
        <w:trPr>
          <w:trHeight w:val="300"/>
        </w:trPr>
        <w:tc>
          <w:tcPr>
            <w:tcW w:w="2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ED994" w14:textId="77777777" w:rsidR="007D5ABD" w:rsidRPr="007D5ABD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DF0B0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75552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10C46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098F9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93D22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B0F6D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BACC8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02283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8DBB9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223C5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3150F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BA7C7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07A80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8480E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  <w:tc>
          <w:tcPr>
            <w:tcW w:w="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12CD5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val="de-CH" w:eastAsia="de-CH"/>
              </w:rPr>
            </w:pPr>
          </w:p>
        </w:tc>
      </w:tr>
      <w:tr w:rsidR="007D5ABD" w:rsidRPr="007D5ABD" w14:paraId="040827D5" w14:textId="77777777" w:rsidTr="007D5ABD">
        <w:trPr>
          <w:trHeight w:val="300"/>
        </w:trPr>
        <w:tc>
          <w:tcPr>
            <w:tcW w:w="24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2385D4" w14:textId="77777777" w:rsidR="007D5ABD" w:rsidRPr="007D5ABD" w:rsidRDefault="007D5ABD" w:rsidP="007D5ABD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7D5ABD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  <w:t>N3</w:t>
            </w:r>
          </w:p>
        </w:tc>
        <w:tc>
          <w:tcPr>
            <w:tcW w:w="91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D1CAB1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n = 9</w:t>
            </w:r>
          </w:p>
        </w:tc>
        <w:tc>
          <w:tcPr>
            <w:tcW w:w="7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59B65F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B6650D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7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4F9E62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7BD658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7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DA9F0C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46839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F3CE2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FF6C57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n=11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EC0EF7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06C689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FB6770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BC07D5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854F8C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9672D" w14:textId="77777777" w:rsidR="007D5ABD" w:rsidRPr="00B102E8" w:rsidRDefault="007D5ABD" w:rsidP="007D5ABD">
            <w:pPr>
              <w:spacing w:after="0" w:line="240" w:lineRule="auto"/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0D6795" w:rsidRPr="007D5ABD" w14:paraId="738EB62B" w14:textId="77777777" w:rsidTr="007D5ABD">
        <w:trPr>
          <w:trHeight w:val="300"/>
        </w:trPr>
        <w:tc>
          <w:tcPr>
            <w:tcW w:w="24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CBADE" w14:textId="7ACE1BE7" w:rsidR="000D6795" w:rsidRPr="007D5ABD" w:rsidRDefault="000D6795" w:rsidP="000D679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7D5ABD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  <w:t>δ (µV²)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9C218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  <w:t>106.4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7FEB0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  <w:t>32.7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29C53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  <w:t>126.1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3F5B2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  <w:t>35.6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56377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  <w:t>118.7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58FBD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  <w:t>35.5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838C0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  <w:t>0.03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5F797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82D87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164.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76D6E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85.0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E098D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166.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131F9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10.8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70FCC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214.9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5E624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83.4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AD589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0D6795" w:rsidRPr="007D5ABD" w14:paraId="22D6E47F" w14:textId="77777777" w:rsidTr="007D5ABD">
        <w:trPr>
          <w:trHeight w:val="300"/>
        </w:trPr>
        <w:tc>
          <w:tcPr>
            <w:tcW w:w="24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F81D0" w14:textId="47AB0EF9" w:rsidR="000D6795" w:rsidRPr="007D5ABD" w:rsidRDefault="000D6795" w:rsidP="000D679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7D5ABD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  <w:t>θ (µV²)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3DB82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9.3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8E6FD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9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24CCD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9.7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94CF6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5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A2FD8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7.9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A26F9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4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5C618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D63EF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F8543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12.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85972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6.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C38C9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10.0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B7712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5.5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3D7A4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13.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469D8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5.6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D774E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0D6795" w:rsidRPr="007D5ABD" w14:paraId="7091BE3D" w14:textId="77777777" w:rsidTr="007D5ABD">
        <w:trPr>
          <w:trHeight w:val="300"/>
        </w:trPr>
        <w:tc>
          <w:tcPr>
            <w:tcW w:w="24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8AB0A" w14:textId="70FA80B7" w:rsidR="000D6795" w:rsidRPr="007D5ABD" w:rsidRDefault="000D6795" w:rsidP="000D679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7D5ABD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  <w:t>α (µV²)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65C60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8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29C20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2.0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C5BE1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6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DA1EE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9DD1D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2.8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4571C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1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EA225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F182B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F0256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8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9797A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2.4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62E2A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8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5C9DD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2.1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DFD80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4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2E5A7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9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70FC75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0D6795" w:rsidRPr="007D5ABD" w14:paraId="05752DE6" w14:textId="77777777" w:rsidTr="007D5ABD">
        <w:trPr>
          <w:trHeight w:val="300"/>
        </w:trPr>
        <w:tc>
          <w:tcPr>
            <w:tcW w:w="249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C0AAC" w14:textId="1D85AD54" w:rsidR="000D6795" w:rsidRPr="007D5ABD" w:rsidRDefault="000D6795" w:rsidP="000D679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7D5ABD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  <w:t>σ (µV²)</w:t>
            </w:r>
          </w:p>
        </w:tc>
        <w:tc>
          <w:tcPr>
            <w:tcW w:w="9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21A29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1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28124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8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131CC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2.6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03249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1.0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5BF75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2.0</w:t>
            </w:r>
          </w:p>
        </w:tc>
        <w:tc>
          <w:tcPr>
            <w:tcW w:w="7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EDA66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D4E4D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1B23F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8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FDF4C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4.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63A3A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3.5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4B82E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4.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AB951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3.0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434E2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3.5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DC7D9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3.2</w:t>
            </w:r>
          </w:p>
        </w:tc>
        <w:tc>
          <w:tcPr>
            <w:tcW w:w="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8B283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</w:tr>
      <w:tr w:rsidR="000D6795" w:rsidRPr="007D5ABD" w14:paraId="3EA12D83" w14:textId="77777777" w:rsidTr="007D5ABD">
        <w:trPr>
          <w:trHeight w:val="300"/>
        </w:trPr>
        <w:tc>
          <w:tcPr>
            <w:tcW w:w="249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E9004" w14:textId="261CD97D" w:rsidR="000D6795" w:rsidRPr="007D5ABD" w:rsidRDefault="000D6795" w:rsidP="000D6795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7D5ABD"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  <w:lang w:val="de-CH" w:eastAsia="de-CH"/>
              </w:rPr>
              <w:t>β (µV²)</w:t>
            </w:r>
          </w:p>
        </w:tc>
        <w:tc>
          <w:tcPr>
            <w:tcW w:w="9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97E3E2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0.6</w:t>
            </w:r>
          </w:p>
        </w:tc>
        <w:tc>
          <w:tcPr>
            <w:tcW w:w="7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0E4DCF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4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CBEFF0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0.5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C0C034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2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9A4196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0.4</w:t>
            </w:r>
          </w:p>
        </w:tc>
        <w:tc>
          <w:tcPr>
            <w:tcW w:w="7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D30842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i/>
                <w:iCs/>
                <w:color w:val="757171"/>
                <w:sz w:val="20"/>
                <w:szCs w:val="20"/>
                <w:lang w:val="de-CH" w:eastAsia="de-CH"/>
              </w:rPr>
              <w:t>0.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0B3FA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55C27" w14:textId="77777777" w:rsidR="000D6795" w:rsidRPr="00B102E8" w:rsidRDefault="000D6795" w:rsidP="000D6795">
            <w:pPr>
              <w:spacing w:after="0" w:line="240" w:lineRule="auto"/>
              <w:rPr>
                <w:rFonts w:eastAsia="Times New Roman" w:cstheme="minorHAns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1D384F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  <w:t>0.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05F702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  <w:t>0.2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E1C612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  <w:t>0.5</w:t>
            </w:r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7858CF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  <w:t>0.3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F3E6D9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  <w:t>0.4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EBF12A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i/>
                <w:iCs/>
                <w:color w:val="757171"/>
                <w:sz w:val="20"/>
                <w:szCs w:val="20"/>
                <w:lang w:val="de-CH" w:eastAsia="de-CH"/>
              </w:rPr>
              <w:t>0.2</w:t>
            </w:r>
          </w:p>
        </w:tc>
        <w:tc>
          <w:tcPr>
            <w:tcW w:w="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FCC67" w14:textId="77777777" w:rsidR="000D6795" w:rsidRPr="00B102E8" w:rsidRDefault="000D6795" w:rsidP="000D6795">
            <w:pPr>
              <w:spacing w:after="0" w:line="240" w:lineRule="auto"/>
              <w:jc w:val="right"/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eastAsia="Times New Roman" w:cstheme="minorHAnsi"/>
                <w:bCs/>
                <w:color w:val="000000"/>
                <w:sz w:val="20"/>
                <w:szCs w:val="20"/>
                <w:lang w:val="de-CH" w:eastAsia="de-CH"/>
              </w:rPr>
              <w:t>0.04</w:t>
            </w:r>
          </w:p>
        </w:tc>
      </w:tr>
    </w:tbl>
    <w:p w14:paraId="6FD06BE3" w14:textId="2D71A70A" w:rsidR="007D5ABD" w:rsidRDefault="007D5ABD">
      <w:pPr>
        <w:rPr>
          <w:b/>
          <w:sz w:val="20"/>
          <w:lang w:val="en-US"/>
        </w:rPr>
      </w:pPr>
      <w:r>
        <w:rPr>
          <w:b/>
          <w:sz w:val="20"/>
          <w:lang w:val="en-US"/>
        </w:rPr>
        <w:br w:type="page"/>
      </w:r>
    </w:p>
    <w:p w14:paraId="1B8DBE81" w14:textId="73F94B64" w:rsidR="005B169B" w:rsidRPr="003B0DF4" w:rsidRDefault="005B169B">
      <w:pPr>
        <w:rPr>
          <w:sz w:val="20"/>
          <w:szCs w:val="20"/>
          <w:lang w:val="en-US"/>
        </w:rPr>
      </w:pPr>
      <w:r>
        <w:rPr>
          <w:b/>
          <w:sz w:val="20"/>
          <w:lang w:val="en-US"/>
        </w:rPr>
        <w:lastRenderedPageBreak/>
        <w:t xml:space="preserve">Table </w:t>
      </w:r>
      <w:r w:rsidR="00D90BE3">
        <w:rPr>
          <w:b/>
          <w:sz w:val="20"/>
          <w:lang w:val="en-US"/>
        </w:rPr>
        <w:t>S</w:t>
      </w:r>
      <w:r w:rsidR="00261BA8">
        <w:rPr>
          <w:b/>
          <w:sz w:val="20"/>
          <w:lang w:val="en-US"/>
        </w:rPr>
        <w:t>5</w:t>
      </w:r>
      <w:r>
        <w:rPr>
          <w:b/>
          <w:sz w:val="20"/>
          <w:lang w:val="en-US"/>
        </w:rPr>
        <w:t xml:space="preserve">. Slow </w:t>
      </w:r>
      <w:r w:rsidR="004B5F53">
        <w:rPr>
          <w:b/>
          <w:sz w:val="20"/>
          <w:lang w:val="en-US"/>
        </w:rPr>
        <w:t xml:space="preserve">waves </w:t>
      </w:r>
      <w:r w:rsidR="005C3B28">
        <w:rPr>
          <w:b/>
          <w:sz w:val="20"/>
          <w:lang w:val="en-US"/>
        </w:rPr>
        <w:t xml:space="preserve">occurring </w:t>
      </w:r>
      <w:r>
        <w:rPr>
          <w:b/>
          <w:sz w:val="20"/>
          <w:lang w:val="en-US"/>
        </w:rPr>
        <w:t xml:space="preserve">during all NREM </w:t>
      </w:r>
      <w:r w:rsidR="00B57CB4">
        <w:rPr>
          <w:b/>
          <w:sz w:val="20"/>
          <w:lang w:val="en-US"/>
        </w:rPr>
        <w:t xml:space="preserve">sleep </w:t>
      </w:r>
      <w:r>
        <w:rPr>
          <w:b/>
          <w:sz w:val="20"/>
          <w:lang w:val="en-US"/>
        </w:rPr>
        <w:t>and during stage</w:t>
      </w:r>
      <w:r w:rsidR="00B57CB4">
        <w:rPr>
          <w:b/>
          <w:sz w:val="20"/>
          <w:lang w:val="en-US"/>
        </w:rPr>
        <w:t>s</w:t>
      </w:r>
      <w:r>
        <w:rPr>
          <w:b/>
          <w:sz w:val="20"/>
          <w:lang w:val="en-US"/>
        </w:rPr>
        <w:t xml:space="preserve"> N2 and N3</w:t>
      </w:r>
      <w:r w:rsidR="005C3B28">
        <w:rPr>
          <w:b/>
          <w:sz w:val="20"/>
          <w:lang w:val="en-US"/>
        </w:rPr>
        <w:t xml:space="preserve"> separately</w:t>
      </w:r>
      <w:r w:rsidR="003B0DF4">
        <w:rPr>
          <w:b/>
          <w:sz w:val="20"/>
          <w:lang w:val="en-US"/>
        </w:rPr>
        <w:t xml:space="preserve">. </w:t>
      </w:r>
      <w:r w:rsidR="003B0DF4" w:rsidRPr="003B0DF4">
        <w:rPr>
          <w:sz w:val="20"/>
          <w:szCs w:val="20"/>
        </w:rPr>
        <w:t xml:space="preserve">P-values relate to </w:t>
      </w:r>
      <w:r w:rsidR="005C3B28">
        <w:rPr>
          <w:sz w:val="20"/>
          <w:szCs w:val="20"/>
        </w:rPr>
        <w:t xml:space="preserve">a </w:t>
      </w:r>
      <w:r w:rsidR="003B0DF4" w:rsidRPr="003B0DF4">
        <w:rPr>
          <w:sz w:val="20"/>
          <w:szCs w:val="20"/>
        </w:rPr>
        <w:t xml:space="preserve">repeated measures ANOVA comparing means of the different conditions. </w:t>
      </w:r>
      <w:r w:rsidR="000C427A">
        <w:rPr>
          <w:sz w:val="20"/>
          <w:szCs w:val="20"/>
        </w:rPr>
        <w:t>Only p-values below &lt; 0.05 are reported</w:t>
      </w:r>
      <w:r w:rsidR="000C427A">
        <w:rPr>
          <w:sz w:val="20"/>
          <w:szCs w:val="20"/>
          <w:lang w:val="en-US"/>
        </w:rPr>
        <w:t>.</w:t>
      </w:r>
    </w:p>
    <w:tbl>
      <w:tblPr>
        <w:tblW w:w="14884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552"/>
        <w:gridCol w:w="870"/>
        <w:gridCol w:w="349"/>
        <w:gridCol w:w="522"/>
        <w:gridCol w:w="697"/>
        <w:gridCol w:w="174"/>
        <w:gridCol w:w="870"/>
        <w:gridCol w:w="175"/>
        <w:gridCol w:w="696"/>
        <w:gridCol w:w="523"/>
        <w:gridCol w:w="348"/>
        <w:gridCol w:w="871"/>
        <w:gridCol w:w="180"/>
        <w:gridCol w:w="865"/>
        <w:gridCol w:w="346"/>
        <w:gridCol w:w="519"/>
        <w:gridCol w:w="692"/>
        <w:gridCol w:w="173"/>
        <w:gridCol w:w="866"/>
        <w:gridCol w:w="173"/>
        <w:gridCol w:w="692"/>
        <w:gridCol w:w="519"/>
        <w:gridCol w:w="346"/>
        <w:gridCol w:w="866"/>
      </w:tblGrid>
      <w:tr w:rsidR="005B169B" w:rsidRPr="005B169B" w14:paraId="70B07A7B" w14:textId="77777777" w:rsidTr="005B169B">
        <w:trPr>
          <w:trHeight w:val="30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977EB" w14:textId="77777777" w:rsidR="005B169B" w:rsidRPr="005B169B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CH"/>
              </w:rPr>
            </w:pPr>
          </w:p>
        </w:tc>
        <w:tc>
          <w:tcPr>
            <w:tcW w:w="1219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A27DE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Baseline</w:t>
            </w:r>
          </w:p>
        </w:tc>
        <w:tc>
          <w:tcPr>
            <w:tcW w:w="121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86403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Low</w:t>
            </w:r>
          </w:p>
        </w:tc>
        <w:tc>
          <w:tcPr>
            <w:tcW w:w="1219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1A44D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121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8F650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Medium</w:t>
            </w:r>
          </w:p>
        </w:tc>
        <w:tc>
          <w:tcPr>
            <w:tcW w:w="1219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2E3AD3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3695F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</w:p>
        </w:tc>
        <w:tc>
          <w:tcPr>
            <w:tcW w:w="1211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E4E9B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Baseline</w:t>
            </w:r>
          </w:p>
        </w:tc>
        <w:tc>
          <w:tcPr>
            <w:tcW w:w="121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A7C21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Medium</w:t>
            </w:r>
          </w:p>
        </w:tc>
        <w:tc>
          <w:tcPr>
            <w:tcW w:w="1212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8E683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High</w:t>
            </w:r>
          </w:p>
        </w:tc>
        <w:tc>
          <w:tcPr>
            <w:tcW w:w="121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01858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1212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298E6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</w:tr>
      <w:tr w:rsidR="005B169B" w:rsidRPr="005B169B" w14:paraId="0CDCA7B8" w14:textId="77777777" w:rsidTr="005B169B">
        <w:trPr>
          <w:trHeight w:val="30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7B319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</w:p>
        </w:tc>
        <w:tc>
          <w:tcPr>
            <w:tcW w:w="87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EAE01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M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65A17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SD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B1C9E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M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5A155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SD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AFBBD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M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874E6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SD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98354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01D4F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139D7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M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4B44A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SD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543C9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M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66C1C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SD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E2BD7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M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49D63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SD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6DE58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</w:tr>
      <w:tr w:rsidR="005B169B" w:rsidRPr="005B169B" w14:paraId="6E69AEF0" w14:textId="77777777" w:rsidTr="005B169B">
        <w:trPr>
          <w:trHeight w:val="300"/>
        </w:trPr>
        <w:tc>
          <w:tcPr>
            <w:tcW w:w="25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AF7D8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NREM</w:t>
            </w:r>
          </w:p>
        </w:tc>
        <w:tc>
          <w:tcPr>
            <w:tcW w:w="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A2BD37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418CBF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C143D7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5481BF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0252C8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2E86B0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20B72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DD167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475713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6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E45B00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6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840CCF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EC13C7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6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BF8412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6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3AA206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680D7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</w:tr>
      <w:tr w:rsidR="005B169B" w:rsidRPr="005B169B" w14:paraId="7D02C9EF" w14:textId="77777777" w:rsidTr="00465814">
        <w:trPr>
          <w:trHeight w:val="300"/>
        </w:trPr>
        <w:tc>
          <w:tcPr>
            <w:tcW w:w="255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93089" w14:textId="2139CBF9" w:rsidR="005B169B" w:rsidRPr="005B169B" w:rsidRDefault="003B0DF4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Count (#)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7E1A5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94.3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843AC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12.9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8D0F6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31.0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53F0A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88.5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03C05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28.8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B8067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33.3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9E189" w14:textId="3FF17F21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E10D2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83023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572.6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BA57B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89.3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80F56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47.9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1442A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451.6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0C4B7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540.5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788E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406.6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0CF43F" w14:textId="76654093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5B169B" w:rsidRPr="005B169B" w14:paraId="012EEBF6" w14:textId="77777777" w:rsidTr="00465814">
        <w:trPr>
          <w:trHeight w:val="300"/>
        </w:trPr>
        <w:tc>
          <w:tcPr>
            <w:tcW w:w="255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9C6BD" w14:textId="4E57C54A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Density (</w:t>
            </w:r>
            <w:r w:rsidR="00B57CB4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#</w:t>
            </w: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/20s)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A36AC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4.0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0419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2.1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24222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5.4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FF63B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2.7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61424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6.6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F99B3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2.3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81BCE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0.02</w:t>
            </w: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F7506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920BA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.1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9463A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.9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803EC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5.7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B614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.6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0CEBE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6.5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82DF6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.1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C7EF2A" w14:textId="256B46B5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5B169B" w:rsidRPr="005B169B" w14:paraId="29884ABA" w14:textId="77777777" w:rsidTr="00465814">
        <w:trPr>
          <w:trHeight w:val="300"/>
        </w:trPr>
        <w:tc>
          <w:tcPr>
            <w:tcW w:w="255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EFDB5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Frequency (Hz)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7CB38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BE6BE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FC85D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65A3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0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10125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5D59D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0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70B48A" w14:textId="2EA6E16B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AD712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98535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840E3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0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DF6E5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56C0A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E5BA1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DF878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0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D2014B" w14:textId="1F84589C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5B169B" w:rsidRPr="005B169B" w14:paraId="3EA3A0A3" w14:textId="77777777" w:rsidTr="00465814">
        <w:trPr>
          <w:trHeight w:val="300"/>
        </w:trPr>
        <w:tc>
          <w:tcPr>
            <w:tcW w:w="255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7890D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Duration (s)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19C80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5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DC02D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2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26AEB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4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C9AC7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AA339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4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4C73B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2BF048" w14:textId="532283D6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DEFCB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51F7B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4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57844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3A696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4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AB92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2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F211B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4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5EB45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FF5D1A" w14:textId="33481DC2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5B169B" w:rsidRPr="005B169B" w14:paraId="0B951DFC" w14:textId="77777777" w:rsidTr="00465814">
        <w:trPr>
          <w:trHeight w:val="300"/>
        </w:trPr>
        <w:tc>
          <w:tcPr>
            <w:tcW w:w="25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6602A" w14:textId="6F275306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Ampl</w:t>
            </w:r>
            <w:r w:rsidR="004B5F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 xml:space="preserve">itude </w:t>
            </w: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(µV)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B3E1A8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6.5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E4BEED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3.5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7D5C37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4.2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47AD2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5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CB99A5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4.6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D24A47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8.4</w:t>
            </w:r>
          </w:p>
        </w:tc>
        <w:tc>
          <w:tcPr>
            <w:tcW w:w="8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783885" w14:textId="6E288AE5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D1F08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3C5225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4.7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281FEB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0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5D6957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2.0</w:t>
            </w:r>
          </w:p>
        </w:tc>
        <w:tc>
          <w:tcPr>
            <w:tcW w:w="8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9F08E4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8.6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250E4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6.7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A2D3BA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8</w:t>
            </w:r>
          </w:p>
        </w:tc>
        <w:tc>
          <w:tcPr>
            <w:tcW w:w="8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A1570C" w14:textId="70AA6115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5B169B" w:rsidRPr="005B169B" w14:paraId="377FD3F8" w14:textId="77777777" w:rsidTr="00465814">
        <w:trPr>
          <w:trHeight w:val="30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C0FFB" w14:textId="77777777" w:rsidR="005B169B" w:rsidRPr="005B169B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DFC4E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51A5F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186C6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C5914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25DE9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9810B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C8752F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48563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DDD70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4ED8C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A083A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A4FFF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BA295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909C4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1883AA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</w:tr>
      <w:tr w:rsidR="005B169B" w:rsidRPr="005B169B" w14:paraId="7ABD2A8D" w14:textId="77777777" w:rsidTr="00465814">
        <w:trPr>
          <w:trHeight w:val="300"/>
        </w:trPr>
        <w:tc>
          <w:tcPr>
            <w:tcW w:w="255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3A850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N2</w:t>
            </w:r>
          </w:p>
        </w:tc>
        <w:tc>
          <w:tcPr>
            <w:tcW w:w="8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CC906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8BB59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8532D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B92FB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2726A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C0E13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F549FE8" w14:textId="24657173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7592E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501A4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CD8CF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623B6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4E4E5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DEEB2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B03C6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6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4C85FF" w14:textId="535B5904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5B169B" w:rsidRPr="005B169B" w14:paraId="48539791" w14:textId="77777777" w:rsidTr="00465814">
        <w:trPr>
          <w:trHeight w:val="300"/>
        </w:trPr>
        <w:tc>
          <w:tcPr>
            <w:tcW w:w="255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655CA" w14:textId="6A734EA7" w:rsidR="005B169B" w:rsidRPr="005B169B" w:rsidRDefault="003B0DF4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Count (#)</w:t>
            </w:r>
          </w:p>
        </w:tc>
        <w:tc>
          <w:tcPr>
            <w:tcW w:w="8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5F5E1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96.3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6AE3A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8.6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6B9B7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7.7</w:t>
            </w:r>
          </w:p>
        </w:tc>
        <w:tc>
          <w:tcPr>
            <w:tcW w:w="8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F88BC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57.9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D5351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7.2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1F4B1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42.0</w:t>
            </w:r>
          </w:p>
        </w:tc>
        <w:tc>
          <w:tcPr>
            <w:tcW w:w="87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E4C87F" w14:textId="62BDFECD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CA012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58DE1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05.0</w:t>
            </w:r>
          </w:p>
        </w:tc>
        <w:tc>
          <w:tcPr>
            <w:tcW w:w="8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0EB8C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1.6</w:t>
            </w:r>
          </w:p>
        </w:tc>
        <w:tc>
          <w:tcPr>
            <w:tcW w:w="8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9289C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66.3</w:t>
            </w:r>
          </w:p>
        </w:tc>
        <w:tc>
          <w:tcPr>
            <w:tcW w:w="8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7BED7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49.6</w:t>
            </w:r>
          </w:p>
        </w:tc>
        <w:tc>
          <w:tcPr>
            <w:tcW w:w="8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1139A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5.9</w:t>
            </w:r>
          </w:p>
        </w:tc>
        <w:tc>
          <w:tcPr>
            <w:tcW w:w="8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9B817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70.5</w:t>
            </w:r>
          </w:p>
        </w:tc>
        <w:tc>
          <w:tcPr>
            <w:tcW w:w="86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380639" w14:textId="7272C7FD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5B169B" w:rsidRPr="005B169B" w14:paraId="1C2B1111" w14:textId="77777777" w:rsidTr="00465814">
        <w:trPr>
          <w:trHeight w:val="300"/>
        </w:trPr>
        <w:tc>
          <w:tcPr>
            <w:tcW w:w="255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A6DDE" w14:textId="18387955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Density (</w:t>
            </w:r>
            <w:r w:rsidR="00B57CB4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#</w:t>
            </w: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/20s)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5AF78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.0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975EC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.2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DA4B8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.9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4F358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86245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.0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EA8BC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3C32ED" w14:textId="2DE4D6E4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A86E3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595AC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.2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BADD7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.0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90074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.1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31279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.3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86580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.0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ACC85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.0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14EF3E" w14:textId="386F3770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5B169B" w:rsidRPr="005B169B" w14:paraId="4FC13461" w14:textId="77777777" w:rsidTr="00465814">
        <w:trPr>
          <w:trHeight w:val="300"/>
        </w:trPr>
        <w:tc>
          <w:tcPr>
            <w:tcW w:w="255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A7040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Frequency (Hz)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10E22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801BE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7DC99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695C0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0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BBB1E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8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65BF9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B30C7D" w14:textId="3F14A931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2F79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24AEE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160D4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0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C9316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3864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4844D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464B3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0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8801FD" w14:textId="1DAE875A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5B169B" w:rsidRPr="005B169B" w14:paraId="2870FC44" w14:textId="77777777" w:rsidTr="00465814">
        <w:trPr>
          <w:trHeight w:val="315"/>
        </w:trPr>
        <w:tc>
          <w:tcPr>
            <w:tcW w:w="255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3559D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Duration (s)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842DA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5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95E5E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2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60654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4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D979D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E265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4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2D729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7053920" w14:textId="16AB97C4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D7CEE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E9D69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4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9B504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21532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5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40897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2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A5223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4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DD4EB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7E0ACC" w14:textId="4B8B3BFF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5B169B" w:rsidRPr="005B169B" w14:paraId="392C8DDA" w14:textId="77777777" w:rsidTr="00465814">
        <w:trPr>
          <w:trHeight w:val="300"/>
        </w:trPr>
        <w:tc>
          <w:tcPr>
            <w:tcW w:w="25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A9379" w14:textId="52A9061D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Ampl</w:t>
            </w:r>
            <w:r w:rsidR="004B5F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tude</w:t>
            </w: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 xml:space="preserve"> (µV)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484979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9.4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37697E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9.5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D6EC01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0.9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28A50D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7.3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50B086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9.3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90E57D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0.6</w:t>
            </w:r>
          </w:p>
        </w:tc>
        <w:tc>
          <w:tcPr>
            <w:tcW w:w="8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C0B9F7" w14:textId="4FEA014F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AEC22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319F0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0.3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AFB999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0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6FF06E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9.0</w:t>
            </w:r>
          </w:p>
        </w:tc>
        <w:tc>
          <w:tcPr>
            <w:tcW w:w="8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67A198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5.9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AF4B2A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8.8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E36958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4.0</w:t>
            </w:r>
          </w:p>
        </w:tc>
        <w:tc>
          <w:tcPr>
            <w:tcW w:w="8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4D1BB3" w14:textId="3789773C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5B169B" w:rsidRPr="005B169B" w14:paraId="0445BD1A" w14:textId="77777777" w:rsidTr="00465814">
        <w:trPr>
          <w:trHeight w:val="300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AA647" w14:textId="77777777" w:rsidR="005B169B" w:rsidRPr="005B169B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9F9F0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647AD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8895F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ACCF7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5F633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2CD88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33AD6C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11254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8F15D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05641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9AA71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C9F0D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E5BB7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1327A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9A5898" w14:textId="77777777" w:rsidR="005B169B" w:rsidRPr="00B102E8" w:rsidRDefault="005B169B" w:rsidP="005B169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</w:tr>
      <w:tr w:rsidR="005B169B" w:rsidRPr="005B169B" w14:paraId="3F7293A4" w14:textId="77777777" w:rsidTr="00465814">
        <w:trPr>
          <w:trHeight w:val="300"/>
        </w:trPr>
        <w:tc>
          <w:tcPr>
            <w:tcW w:w="255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447EB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N3</w:t>
            </w:r>
          </w:p>
        </w:tc>
        <w:tc>
          <w:tcPr>
            <w:tcW w:w="8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7C20F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CA26D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00C70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9DA30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43171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972E7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9B9E6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D65F2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CFA5D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D8897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DFBA5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BCD45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EB23A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80C99" w14:textId="77777777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6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1825E5" w14:textId="2FB00B38" w:rsidR="005B169B" w:rsidRPr="00B102E8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</w:p>
        </w:tc>
      </w:tr>
      <w:tr w:rsidR="005B169B" w:rsidRPr="005B169B" w14:paraId="397182D2" w14:textId="77777777" w:rsidTr="00465814">
        <w:trPr>
          <w:trHeight w:val="300"/>
        </w:trPr>
        <w:tc>
          <w:tcPr>
            <w:tcW w:w="255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6BF10" w14:textId="04260702" w:rsidR="005B169B" w:rsidRPr="005B169B" w:rsidRDefault="003B0DF4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Count (#)</w:t>
            </w:r>
          </w:p>
        </w:tc>
        <w:tc>
          <w:tcPr>
            <w:tcW w:w="8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CA367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98.0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5710C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71.7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EAFE6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53.3</w:t>
            </w:r>
          </w:p>
        </w:tc>
        <w:tc>
          <w:tcPr>
            <w:tcW w:w="8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F02E4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82.5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EB3BB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51.6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1CAAC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69.7</w:t>
            </w:r>
          </w:p>
        </w:tc>
        <w:tc>
          <w:tcPr>
            <w:tcW w:w="87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91C1A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0.03</w:t>
            </w: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7CF57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9F16E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67.6</w:t>
            </w:r>
          </w:p>
        </w:tc>
        <w:tc>
          <w:tcPr>
            <w:tcW w:w="8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FE4FA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86.0</w:t>
            </w:r>
          </w:p>
        </w:tc>
        <w:tc>
          <w:tcPr>
            <w:tcW w:w="8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00065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81.6</w:t>
            </w:r>
          </w:p>
        </w:tc>
        <w:tc>
          <w:tcPr>
            <w:tcW w:w="8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BF7AA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75.0</w:t>
            </w:r>
          </w:p>
        </w:tc>
        <w:tc>
          <w:tcPr>
            <w:tcW w:w="8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8E77B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54.6</w:t>
            </w:r>
          </w:p>
        </w:tc>
        <w:tc>
          <w:tcPr>
            <w:tcW w:w="86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558C2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97.0</w:t>
            </w:r>
          </w:p>
        </w:tc>
        <w:tc>
          <w:tcPr>
            <w:tcW w:w="86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3B0D15" w14:textId="0FAB35B1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sz w:val="20"/>
                <w:szCs w:val="20"/>
                <w:lang w:val="de-CH" w:eastAsia="de-CH"/>
              </w:rPr>
            </w:pPr>
          </w:p>
        </w:tc>
      </w:tr>
      <w:tr w:rsidR="005B169B" w:rsidRPr="005B169B" w14:paraId="4F3DDB67" w14:textId="77777777" w:rsidTr="00465814">
        <w:trPr>
          <w:trHeight w:val="300"/>
        </w:trPr>
        <w:tc>
          <w:tcPr>
            <w:tcW w:w="255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481DD" w14:textId="4993765D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Density (</w:t>
            </w:r>
            <w:r w:rsidR="00B57CB4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#</w:t>
            </w: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/20s)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6D160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.8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B44C3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.0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9D477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9.1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8BB16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.2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E1D5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9.1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9B24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.0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1A50A7" w14:textId="5F411BFF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4C2D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4EBA9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9.8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1759A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.4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99286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9.1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70900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.9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13B9C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0.7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8BE1D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.2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C254D9" w14:textId="363792AE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sz w:val="20"/>
                <w:szCs w:val="20"/>
                <w:lang w:val="de-CH" w:eastAsia="de-CH"/>
              </w:rPr>
            </w:pPr>
          </w:p>
        </w:tc>
      </w:tr>
      <w:tr w:rsidR="005B169B" w:rsidRPr="005B169B" w14:paraId="2D876311" w14:textId="77777777" w:rsidTr="00465814">
        <w:trPr>
          <w:trHeight w:val="300"/>
        </w:trPr>
        <w:tc>
          <w:tcPr>
            <w:tcW w:w="255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6DEB4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Frequency (Hz)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A6286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2A54A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0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BF668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8A42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0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F85F4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2AFCA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0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2EC387" w14:textId="5FDBFFD8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00882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31D5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8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A9D8D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0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B1478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D2F4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CE33C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0.7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64019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0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05EDF9" w14:textId="0D02ECB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sz w:val="20"/>
                <w:szCs w:val="20"/>
                <w:lang w:val="de-CH" w:eastAsia="de-CH"/>
              </w:rPr>
            </w:pPr>
          </w:p>
        </w:tc>
      </w:tr>
      <w:tr w:rsidR="005B169B" w:rsidRPr="005B169B" w14:paraId="0DCB1E82" w14:textId="77777777" w:rsidTr="00465814">
        <w:trPr>
          <w:trHeight w:val="300"/>
        </w:trPr>
        <w:tc>
          <w:tcPr>
            <w:tcW w:w="255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05586" w14:textId="77777777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Duration (s)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DC10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4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42BF3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6D866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4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8BA10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0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6DF11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4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84E30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0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3C7E6C" w14:textId="15F2E520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AE027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6402A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4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858C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3D6F7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4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A8C6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A5BD6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4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1EE97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6B0C7F" w14:textId="443FD13E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sz w:val="20"/>
                <w:szCs w:val="20"/>
                <w:lang w:val="de-CH" w:eastAsia="de-CH"/>
              </w:rPr>
            </w:pPr>
          </w:p>
        </w:tc>
      </w:tr>
      <w:tr w:rsidR="005B169B" w:rsidRPr="005B169B" w14:paraId="40F796C7" w14:textId="77777777" w:rsidTr="00465814">
        <w:trPr>
          <w:trHeight w:val="300"/>
        </w:trPr>
        <w:tc>
          <w:tcPr>
            <w:tcW w:w="25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E27CF" w14:textId="395C66F8" w:rsidR="005B169B" w:rsidRPr="005B169B" w:rsidRDefault="005B169B" w:rsidP="005B169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Ampl</w:t>
            </w:r>
            <w:r w:rsidR="004B5F53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tude</w:t>
            </w:r>
            <w:r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 xml:space="preserve"> (µV)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2A0E15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2.0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6B2C52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4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9026D1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5.6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2E28B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7.9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DDF4F1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2.8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0A74F4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5.4</w:t>
            </w:r>
          </w:p>
        </w:tc>
        <w:tc>
          <w:tcPr>
            <w:tcW w:w="8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357F58" w14:textId="224CC66E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3307B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6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47AC89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4.2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B2D30B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7.2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572D95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6.0</w:t>
            </w:r>
          </w:p>
        </w:tc>
        <w:tc>
          <w:tcPr>
            <w:tcW w:w="8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7C65C7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8.2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59430F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9.5</w:t>
            </w:r>
          </w:p>
        </w:tc>
        <w:tc>
          <w:tcPr>
            <w:tcW w:w="8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6E6007" w14:textId="77777777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B102E8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8.1</w:t>
            </w:r>
          </w:p>
        </w:tc>
        <w:tc>
          <w:tcPr>
            <w:tcW w:w="8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66D49E" w14:textId="5F4B0A2B" w:rsidR="005B169B" w:rsidRPr="00B102E8" w:rsidRDefault="005B169B" w:rsidP="005B169B">
            <w:pPr>
              <w:spacing w:after="0" w:line="240" w:lineRule="auto"/>
              <w:jc w:val="right"/>
              <w:rPr>
                <w:rFonts w:ascii="Calibri" w:eastAsia="Times New Roman" w:hAnsi="Calibri" w:cs="Calibri"/>
                <w:sz w:val="20"/>
                <w:szCs w:val="20"/>
                <w:lang w:val="de-CH" w:eastAsia="de-CH"/>
              </w:rPr>
            </w:pPr>
          </w:p>
        </w:tc>
      </w:tr>
    </w:tbl>
    <w:p w14:paraId="142513F3" w14:textId="2B3E9959" w:rsidR="005B169B" w:rsidRDefault="005B169B">
      <w:pPr>
        <w:rPr>
          <w:b/>
          <w:sz w:val="20"/>
          <w:lang w:val="en-US"/>
        </w:rPr>
      </w:pPr>
      <w:r>
        <w:rPr>
          <w:b/>
          <w:sz w:val="20"/>
          <w:lang w:val="en-US"/>
        </w:rPr>
        <w:br w:type="page"/>
      </w:r>
    </w:p>
    <w:p w14:paraId="7C9B5F29" w14:textId="45B3229D" w:rsidR="008A673C" w:rsidRPr="008A673C" w:rsidRDefault="00280FC6" w:rsidP="008A673C">
      <w:pPr>
        <w:rPr>
          <w:sz w:val="20"/>
          <w:szCs w:val="20"/>
          <w:lang w:val="en-US"/>
        </w:rPr>
      </w:pPr>
      <w:r w:rsidRPr="00280FC6">
        <w:rPr>
          <w:b/>
          <w:sz w:val="20"/>
          <w:lang w:val="en-US"/>
        </w:rPr>
        <w:lastRenderedPageBreak/>
        <w:t>T</w:t>
      </w:r>
      <w:r w:rsidRPr="008A673C">
        <w:rPr>
          <w:b/>
          <w:sz w:val="20"/>
          <w:szCs w:val="20"/>
          <w:lang w:val="en-US"/>
        </w:rPr>
        <w:t xml:space="preserve">able </w:t>
      </w:r>
      <w:r w:rsidR="00B57CB4" w:rsidRPr="008A673C">
        <w:rPr>
          <w:b/>
          <w:sz w:val="20"/>
          <w:szCs w:val="20"/>
          <w:lang w:val="en-US"/>
        </w:rPr>
        <w:t>S</w:t>
      </w:r>
      <w:r w:rsidR="00261BA8">
        <w:rPr>
          <w:b/>
          <w:sz w:val="20"/>
          <w:szCs w:val="20"/>
          <w:lang w:val="en-US"/>
        </w:rPr>
        <w:t>6</w:t>
      </w:r>
      <w:r w:rsidRPr="008A673C">
        <w:rPr>
          <w:b/>
          <w:sz w:val="20"/>
          <w:szCs w:val="20"/>
          <w:lang w:val="en-US"/>
        </w:rPr>
        <w:t xml:space="preserve">. </w:t>
      </w:r>
      <w:r w:rsidR="00773C38" w:rsidRPr="008A673C">
        <w:rPr>
          <w:b/>
          <w:sz w:val="20"/>
          <w:szCs w:val="20"/>
          <w:lang w:val="en-US"/>
        </w:rPr>
        <w:t>S</w:t>
      </w:r>
      <w:r w:rsidR="00580DF6" w:rsidRPr="008A673C">
        <w:rPr>
          <w:b/>
          <w:sz w:val="20"/>
          <w:szCs w:val="20"/>
          <w:lang w:val="en-US"/>
        </w:rPr>
        <w:t>leep spindles and memory</w:t>
      </w:r>
      <w:r w:rsidR="00B57CB4" w:rsidRPr="008A673C">
        <w:rPr>
          <w:b/>
          <w:sz w:val="20"/>
          <w:szCs w:val="20"/>
          <w:lang w:val="en-US"/>
        </w:rPr>
        <w:t xml:space="preserve"> </w:t>
      </w:r>
      <w:r w:rsidR="00580DF6" w:rsidRPr="008A673C">
        <w:rPr>
          <w:b/>
          <w:sz w:val="20"/>
          <w:szCs w:val="20"/>
          <w:lang w:val="en-US"/>
        </w:rPr>
        <w:t>task</w:t>
      </w:r>
      <w:r w:rsidR="008A673C" w:rsidRPr="008A673C">
        <w:rPr>
          <w:b/>
          <w:sz w:val="20"/>
          <w:szCs w:val="20"/>
          <w:lang w:val="en-US"/>
        </w:rPr>
        <w:t xml:space="preserve"> performance.</w:t>
      </w:r>
      <w:r w:rsidR="008A673C" w:rsidRPr="008A673C">
        <w:rPr>
          <w:sz w:val="20"/>
          <w:szCs w:val="20"/>
          <w:lang w:val="en-US"/>
        </w:rPr>
        <w:t xml:space="preserve"> Spindles with a frequency between 12 – 15 Hz and a duration between 0.5 and 3</w:t>
      </w:r>
      <w:r w:rsidR="004B5F53">
        <w:rPr>
          <w:sz w:val="20"/>
          <w:szCs w:val="20"/>
          <w:lang w:val="en-US"/>
        </w:rPr>
        <w:t xml:space="preserve"> </w:t>
      </w:r>
      <w:r w:rsidR="008A673C" w:rsidRPr="008A673C">
        <w:rPr>
          <w:sz w:val="20"/>
          <w:szCs w:val="20"/>
          <w:lang w:val="en-US"/>
        </w:rPr>
        <w:t>s were automatically detected.</w:t>
      </w:r>
      <w:r w:rsidR="008A673C" w:rsidRPr="008A673C">
        <w:rPr>
          <w:b/>
          <w:sz w:val="20"/>
          <w:szCs w:val="20"/>
          <w:lang w:val="en-US"/>
        </w:rPr>
        <w:t xml:space="preserve"> </w:t>
      </w:r>
      <w:r w:rsidR="008A673C" w:rsidRPr="008A673C">
        <w:rPr>
          <w:sz w:val="20"/>
          <w:szCs w:val="20"/>
        </w:rPr>
        <w:t xml:space="preserve">The average frequency, duration, </w:t>
      </w:r>
      <w:r w:rsidR="005C3B28">
        <w:rPr>
          <w:sz w:val="20"/>
          <w:szCs w:val="20"/>
        </w:rPr>
        <w:t>peak</w:t>
      </w:r>
      <w:r w:rsidR="005C3B28" w:rsidRPr="008A673C">
        <w:rPr>
          <w:sz w:val="20"/>
          <w:szCs w:val="20"/>
        </w:rPr>
        <w:t xml:space="preserve"> </w:t>
      </w:r>
      <w:r w:rsidR="008A673C" w:rsidRPr="008A673C">
        <w:rPr>
          <w:sz w:val="20"/>
          <w:szCs w:val="20"/>
        </w:rPr>
        <w:t xml:space="preserve">amplitude, integrated absolute amplitude and activity (integrated absolute amplitude/min) of each spindle were determined. </w:t>
      </w:r>
      <w:r w:rsidR="002E3CD1">
        <w:rPr>
          <w:sz w:val="20"/>
          <w:szCs w:val="20"/>
        </w:rPr>
        <w:t xml:space="preserve">Performance on a word-pair task testing declarative memory. Immediate recall (IR) took place directly after learning the word pairs 1 hour before </w:t>
      </w:r>
      <w:r w:rsidR="00B74584">
        <w:rPr>
          <w:sz w:val="20"/>
          <w:szCs w:val="20"/>
        </w:rPr>
        <w:t>light</w:t>
      </w:r>
      <w:r w:rsidR="004B5F53">
        <w:rPr>
          <w:sz w:val="20"/>
          <w:szCs w:val="20"/>
        </w:rPr>
        <w:t>s</w:t>
      </w:r>
      <w:r w:rsidR="00B74584">
        <w:rPr>
          <w:sz w:val="20"/>
          <w:szCs w:val="20"/>
        </w:rPr>
        <w:t xml:space="preserve"> off</w:t>
      </w:r>
      <w:r w:rsidR="002E3CD1">
        <w:rPr>
          <w:sz w:val="20"/>
          <w:szCs w:val="20"/>
        </w:rPr>
        <w:t>. Delayed recall (DR) too</w:t>
      </w:r>
      <w:r w:rsidR="00B74584">
        <w:rPr>
          <w:sz w:val="20"/>
          <w:szCs w:val="20"/>
        </w:rPr>
        <w:t xml:space="preserve">k place 30 min after lights </w:t>
      </w:r>
      <w:r w:rsidR="002E3CD1">
        <w:rPr>
          <w:sz w:val="20"/>
          <w:szCs w:val="20"/>
        </w:rPr>
        <w:t xml:space="preserve">on. </w:t>
      </w:r>
      <w:r w:rsidR="000C427A">
        <w:rPr>
          <w:sz w:val="20"/>
          <w:szCs w:val="20"/>
        </w:rPr>
        <w:t xml:space="preserve">Participants who were not native German speakers were excluded from the word-pair task analysis. </w:t>
      </w:r>
      <w:r w:rsidR="008A673C" w:rsidRPr="008A673C">
        <w:rPr>
          <w:sz w:val="20"/>
          <w:szCs w:val="20"/>
        </w:rPr>
        <w:t xml:space="preserve">P-values relate to repeated measures ANOVA comparing means of the different conditions. </w:t>
      </w:r>
      <w:r w:rsidR="000C427A">
        <w:rPr>
          <w:sz w:val="20"/>
          <w:szCs w:val="20"/>
        </w:rPr>
        <w:t>Only p-values below &lt; 0.05 are reported</w:t>
      </w:r>
      <w:r w:rsidR="000C427A">
        <w:rPr>
          <w:sz w:val="20"/>
          <w:szCs w:val="20"/>
          <w:lang w:val="en-US"/>
        </w:rPr>
        <w:t>.</w:t>
      </w:r>
    </w:p>
    <w:p w14:paraId="1412FC1A" w14:textId="32C64D97" w:rsidR="001C242B" w:rsidRDefault="001C242B" w:rsidP="009A315D">
      <w:pPr>
        <w:rPr>
          <w:b/>
          <w:sz w:val="20"/>
          <w:lang w:val="en-US"/>
        </w:rPr>
      </w:pPr>
    </w:p>
    <w:tbl>
      <w:tblPr>
        <w:tblW w:w="14459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410"/>
        <w:gridCol w:w="870"/>
        <w:gridCol w:w="653"/>
        <w:gridCol w:w="218"/>
        <w:gridCol w:w="871"/>
        <w:gridCol w:w="435"/>
        <w:gridCol w:w="435"/>
        <w:gridCol w:w="871"/>
        <w:gridCol w:w="218"/>
        <w:gridCol w:w="653"/>
        <w:gridCol w:w="871"/>
        <w:gridCol w:w="229"/>
        <w:gridCol w:w="817"/>
        <w:gridCol w:w="614"/>
        <w:gridCol w:w="204"/>
        <w:gridCol w:w="818"/>
        <w:gridCol w:w="409"/>
        <w:gridCol w:w="409"/>
        <w:gridCol w:w="818"/>
        <w:gridCol w:w="204"/>
        <w:gridCol w:w="614"/>
        <w:gridCol w:w="818"/>
      </w:tblGrid>
      <w:tr w:rsidR="0051248D" w:rsidRPr="007D5ABD" w14:paraId="00A81D9C" w14:textId="77777777" w:rsidTr="0051248D">
        <w:trPr>
          <w:trHeight w:val="255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C4AB3" w14:textId="77777777" w:rsidR="0051248D" w:rsidRPr="0051248D" w:rsidRDefault="0051248D" w:rsidP="0051248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CH"/>
              </w:rPr>
            </w:pPr>
          </w:p>
        </w:tc>
        <w:tc>
          <w:tcPr>
            <w:tcW w:w="1523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A7638" w14:textId="77777777" w:rsidR="0051248D" w:rsidRPr="0051248D" w:rsidRDefault="0051248D" w:rsidP="0051248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51248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Baseline</w:t>
            </w:r>
          </w:p>
        </w:tc>
        <w:tc>
          <w:tcPr>
            <w:tcW w:w="1524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5F6DE" w14:textId="77777777" w:rsidR="0051248D" w:rsidRPr="0051248D" w:rsidRDefault="0051248D" w:rsidP="0051248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51248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Low</w:t>
            </w:r>
          </w:p>
        </w:tc>
        <w:tc>
          <w:tcPr>
            <w:tcW w:w="1524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C8927" w14:textId="77777777" w:rsidR="0051248D" w:rsidRPr="0051248D" w:rsidRDefault="0051248D" w:rsidP="0051248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51248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Medium</w:t>
            </w:r>
          </w:p>
        </w:tc>
        <w:tc>
          <w:tcPr>
            <w:tcW w:w="1524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66339" w14:textId="77777777" w:rsidR="0051248D" w:rsidRPr="0051248D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51248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97B8A" w14:textId="77777777" w:rsidR="0051248D" w:rsidRPr="0051248D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</w:p>
        </w:tc>
        <w:tc>
          <w:tcPr>
            <w:tcW w:w="1431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54475" w14:textId="77777777" w:rsidR="0051248D" w:rsidRPr="0051248D" w:rsidRDefault="0051248D" w:rsidP="0051248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51248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Baseline</w:t>
            </w:r>
          </w:p>
        </w:tc>
        <w:tc>
          <w:tcPr>
            <w:tcW w:w="1431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028EC" w14:textId="77777777" w:rsidR="0051248D" w:rsidRPr="0051248D" w:rsidRDefault="0051248D" w:rsidP="0051248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51248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Medium</w:t>
            </w:r>
          </w:p>
        </w:tc>
        <w:tc>
          <w:tcPr>
            <w:tcW w:w="1431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EDF92" w14:textId="77777777" w:rsidR="0051248D" w:rsidRPr="0051248D" w:rsidRDefault="0051248D" w:rsidP="0051248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51248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High</w:t>
            </w:r>
          </w:p>
        </w:tc>
        <w:tc>
          <w:tcPr>
            <w:tcW w:w="1432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3A4DB" w14:textId="77777777" w:rsidR="0051248D" w:rsidRPr="0051248D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51248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</w:tr>
      <w:tr w:rsidR="0051248D" w:rsidRPr="0051248D" w14:paraId="26B9F8A1" w14:textId="77777777" w:rsidTr="0051248D">
        <w:trPr>
          <w:trHeight w:val="255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4980D" w14:textId="77777777" w:rsidR="0051248D" w:rsidRPr="0051248D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</w:p>
        </w:tc>
        <w:tc>
          <w:tcPr>
            <w:tcW w:w="87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A1546" w14:textId="77777777" w:rsidR="0051248D" w:rsidRPr="0051248D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51248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M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EE89D" w14:textId="77777777" w:rsidR="0051248D" w:rsidRPr="0051248D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51248D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  <w:t>SD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E7BC4" w14:textId="77777777" w:rsidR="0051248D" w:rsidRPr="0051248D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51248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M</w:t>
            </w:r>
          </w:p>
        </w:tc>
        <w:tc>
          <w:tcPr>
            <w:tcW w:w="87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EF8E6" w14:textId="77777777" w:rsidR="0051248D" w:rsidRPr="0051248D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51248D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  <w:t>SD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F8292" w14:textId="77777777" w:rsidR="0051248D" w:rsidRPr="0051248D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51248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M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0EDEA" w14:textId="77777777" w:rsidR="0051248D" w:rsidRPr="0051248D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51248D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  <w:t>SD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3D971" w14:textId="77777777" w:rsidR="0051248D" w:rsidRPr="0051248D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51248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p</w:t>
            </w:r>
          </w:p>
        </w:tc>
        <w:tc>
          <w:tcPr>
            <w:tcW w:w="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976B4" w14:textId="77777777" w:rsidR="0051248D" w:rsidRPr="0051248D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</w:p>
        </w:tc>
        <w:tc>
          <w:tcPr>
            <w:tcW w:w="81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BA923" w14:textId="77777777" w:rsidR="0051248D" w:rsidRPr="0051248D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51248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M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48413" w14:textId="77777777" w:rsidR="0051248D" w:rsidRPr="008A673C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8A673C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  <w:t>SD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B9702" w14:textId="77777777" w:rsidR="0051248D" w:rsidRPr="008A673C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A673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M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CF3DA" w14:textId="77777777" w:rsidR="0051248D" w:rsidRPr="008A673C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8A673C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  <w:t>SD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3E103" w14:textId="77777777" w:rsidR="0051248D" w:rsidRPr="008A673C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A673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M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C22BA" w14:textId="77777777" w:rsidR="0051248D" w:rsidRPr="008A673C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8A673C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  <w:t>SD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D3654" w14:textId="77777777" w:rsidR="0051248D" w:rsidRPr="008A673C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A673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p</w:t>
            </w:r>
          </w:p>
        </w:tc>
      </w:tr>
      <w:tr w:rsidR="0051248D" w:rsidRPr="0051248D" w14:paraId="505E9B7D" w14:textId="77777777" w:rsidTr="0051248D">
        <w:trPr>
          <w:trHeight w:val="300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3F03C" w14:textId="56A09E0B" w:rsidR="0051248D" w:rsidRPr="008A673C" w:rsidRDefault="008A673C" w:rsidP="008A673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Spindles</w:t>
            </w:r>
          </w:p>
        </w:tc>
        <w:tc>
          <w:tcPr>
            <w:tcW w:w="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40D08" w14:textId="77777777" w:rsidR="0051248D" w:rsidRPr="008A673C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 w:rsidRPr="008A673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n=10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94C093" w14:textId="77777777" w:rsidR="0051248D" w:rsidRPr="008A673C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8A673C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ACAAFC" w14:textId="77777777" w:rsidR="0051248D" w:rsidRPr="008A673C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A673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7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284862" w14:textId="77777777" w:rsidR="0051248D" w:rsidRPr="008A673C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8A673C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6DB257" w14:textId="77777777" w:rsidR="0051248D" w:rsidRPr="008A673C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A673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5F8C2C" w14:textId="77777777" w:rsidR="0051248D" w:rsidRPr="008A673C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8A673C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14249" w14:textId="77777777" w:rsidR="0051248D" w:rsidRPr="008A673C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A673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8BD3E" w14:textId="77777777" w:rsidR="0051248D" w:rsidRPr="008A673C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70BB62" w14:textId="77777777" w:rsidR="0051248D" w:rsidRPr="008A673C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 w:rsidRPr="008A673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n=11</w:t>
            </w:r>
          </w:p>
        </w:tc>
        <w:tc>
          <w:tcPr>
            <w:tcW w:w="81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D1597F" w14:textId="77777777" w:rsidR="0051248D" w:rsidRPr="008A673C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8A673C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632E23" w14:textId="77777777" w:rsidR="0051248D" w:rsidRPr="008A673C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A673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1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EDB5C1" w14:textId="77777777" w:rsidR="0051248D" w:rsidRPr="008A673C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8A673C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627A10" w14:textId="77777777" w:rsidR="0051248D" w:rsidRPr="008A673C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A673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1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F1A68F" w14:textId="77777777" w:rsidR="0051248D" w:rsidRPr="008A673C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8A673C">
              <w:rPr>
                <w:rFonts w:ascii="Calibri" w:eastAsia="Times New Roman" w:hAnsi="Calibri" w:cs="Calibri"/>
                <w:b/>
                <w:bCs/>
                <w:i/>
                <w:iCs/>
                <w:color w:val="808080"/>
                <w:sz w:val="20"/>
                <w:szCs w:val="20"/>
                <w:lang w:val="en-US" w:eastAsia="de-CH"/>
              </w:rPr>
              <w:t> </w:t>
            </w:r>
          </w:p>
        </w:tc>
        <w:tc>
          <w:tcPr>
            <w:tcW w:w="8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F8142" w14:textId="77777777" w:rsidR="0051248D" w:rsidRPr="008A673C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</w:pPr>
            <w:r w:rsidRPr="008A673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en-US" w:eastAsia="de-CH"/>
              </w:rPr>
              <w:t> </w:t>
            </w:r>
          </w:p>
        </w:tc>
      </w:tr>
      <w:tr w:rsidR="0051248D" w:rsidRPr="0051248D" w14:paraId="67345BC7" w14:textId="77777777" w:rsidTr="003D3668">
        <w:trPr>
          <w:trHeight w:val="255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FF46F" w14:textId="13E00373" w:rsidR="0051248D" w:rsidRPr="0051248D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1248D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Count</w:t>
            </w:r>
            <w:r w:rsidR="00B57F01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 xml:space="preserve"> (#)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120FD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26.67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B5B82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15.93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25CA5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33.11</w:t>
            </w:r>
          </w:p>
        </w:tc>
        <w:tc>
          <w:tcPr>
            <w:tcW w:w="87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91EA7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19.60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9B80C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47.00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673DC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bCs/>
                <w:i/>
                <w:iCs/>
                <w:color w:val="808080"/>
                <w:sz w:val="20"/>
                <w:szCs w:val="20"/>
                <w:lang w:val="de-CH" w:eastAsia="de-CH"/>
              </w:rPr>
              <w:t>23.32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78E0C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  <w:t>0.02</w:t>
            </w:r>
          </w:p>
        </w:tc>
        <w:tc>
          <w:tcPr>
            <w:tcW w:w="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13502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bCs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1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B4E9D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57.55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3C269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7.66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62D21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9.82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E35E9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42.22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70D33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47.91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24A66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0.62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BAD020B" w14:textId="36E521C8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51248D" w:rsidRPr="0051248D" w14:paraId="00C54CF0" w14:textId="77777777" w:rsidTr="003D3668">
        <w:trPr>
          <w:trHeight w:val="255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1BDD4" w14:textId="2EB4E86B" w:rsidR="0051248D" w:rsidRPr="0051248D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1248D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Density</w:t>
            </w:r>
            <w:r w:rsidR="00B57CB4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 xml:space="preserve"> </w:t>
            </w:r>
            <w:r w:rsidR="00B57CB4"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(</w:t>
            </w:r>
            <w:r w:rsidR="00B57CB4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#</w:t>
            </w:r>
            <w:r w:rsidR="00B57CB4" w:rsidRPr="005B169B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/20s)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C545E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56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D78A2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91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9BA90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53</w:t>
            </w:r>
          </w:p>
        </w:tc>
        <w:tc>
          <w:tcPr>
            <w:tcW w:w="87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70CBE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51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0941E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78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EF420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93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878566E" w14:textId="7A783D15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87588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1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1A564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86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2D601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89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8B4C2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95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B72DC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.15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2297A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84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E1912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68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07482A9" w14:textId="0F4DCFCC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51248D" w:rsidRPr="0051248D" w14:paraId="7BACFB25" w14:textId="77777777" w:rsidTr="003D3668">
        <w:trPr>
          <w:trHeight w:val="255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547DD" w14:textId="77777777" w:rsidR="0051248D" w:rsidRPr="0051248D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1248D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Duration (s)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2B75D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13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1341A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26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8AC50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02</w:t>
            </w:r>
          </w:p>
        </w:tc>
        <w:tc>
          <w:tcPr>
            <w:tcW w:w="87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759A5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23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6EDF4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03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36967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20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BF845C" w14:textId="71CC3B7F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5A580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1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ADE70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14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45EB5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9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20E70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09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09981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2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DDA42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.10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ADB22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4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759A4B" w14:textId="37298C4B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51248D" w:rsidRPr="0051248D" w14:paraId="0149D566" w14:textId="77777777" w:rsidTr="003D3668">
        <w:trPr>
          <w:trHeight w:val="255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BBAB8" w14:textId="42577EA1" w:rsidR="0051248D" w:rsidRPr="0051248D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1248D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Peak amp</w:t>
            </w:r>
            <w:r w:rsidR="00B57C42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litude</w:t>
            </w:r>
            <w:r w:rsidR="00B57C42" w:rsidRPr="0051248D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 xml:space="preserve"> </w:t>
            </w:r>
            <w:r w:rsidRPr="0051248D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(µV)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6FD7C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4.32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75352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53.82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41907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5.08</w:t>
            </w:r>
          </w:p>
        </w:tc>
        <w:tc>
          <w:tcPr>
            <w:tcW w:w="87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0E9C7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.35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52EAB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4.30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C1283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.56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AF14DD" w14:textId="4313747E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04411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1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01B96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6.28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F3A68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.76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09DCB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6.96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251E2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.00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C1C79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5.80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D31D5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.70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ADBD75" w14:textId="4FF7E22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51248D" w:rsidRPr="0051248D" w14:paraId="1EBE5F0D" w14:textId="77777777" w:rsidTr="003D3668">
        <w:trPr>
          <w:trHeight w:val="255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C5DC3" w14:textId="130EADA6" w:rsidR="0051248D" w:rsidRPr="0051248D" w:rsidRDefault="0051248D" w:rsidP="0051248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1248D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 xml:space="preserve">Mean </w:t>
            </w:r>
            <w:r w:rsidR="00B57C42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f</w:t>
            </w:r>
            <w:r w:rsidRPr="0051248D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req</w:t>
            </w:r>
            <w:r w:rsidR="00B57C42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uency</w:t>
            </w:r>
            <w:r w:rsidRPr="0051248D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 xml:space="preserve"> (Hz)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5B2B1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3.93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4E122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25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DC786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3.99</w:t>
            </w:r>
          </w:p>
        </w:tc>
        <w:tc>
          <w:tcPr>
            <w:tcW w:w="87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C3A91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18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FB32E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4.00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9B1C5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27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D05A609" w14:textId="5C68DB44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F8E72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1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889D4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4.00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C3866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27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C653E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3.88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4BA3D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28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99145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3.91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6FF79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20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63A505" w14:textId="73ABC1E4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51248D" w:rsidRPr="0051248D" w14:paraId="3E9D91D4" w14:textId="77777777" w:rsidTr="003D3668">
        <w:trPr>
          <w:trHeight w:val="255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12BF9" w14:textId="4301F1F1" w:rsidR="0051248D" w:rsidRPr="008A673C" w:rsidRDefault="008A673C" w:rsidP="008A673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 w:rsidRPr="008A673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 xml:space="preserve">Integrated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amplitude</w:t>
            </w:r>
            <w:r w:rsidR="00B57C42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 xml:space="preserve"> </w:t>
            </w:r>
            <w:r w:rsidR="0051248D" w:rsidRPr="008A673C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(µV)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0B66A" w14:textId="51484CEF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 w:rsidRPr="000C427A">
              <w:rPr>
                <w:rFonts w:ascii="Calibri" w:hAnsi="Calibri" w:cs="Calibri"/>
                <w:color w:val="000000"/>
                <w:sz w:val="20"/>
                <w:szCs w:val="20"/>
              </w:rPr>
              <w:t>1518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2DADE" w14:textId="1DF4F6A5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0C427A">
              <w:rPr>
                <w:rFonts w:ascii="Calibri" w:hAnsi="Calibri" w:cs="Calibri"/>
                <w:i/>
                <w:iCs/>
                <w:color w:val="808080"/>
                <w:sz w:val="20"/>
                <w:szCs w:val="20"/>
              </w:rPr>
              <w:t>2081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37919" w14:textId="6F5DB376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 w:rsidRPr="000C427A">
              <w:rPr>
                <w:rFonts w:ascii="Calibri" w:hAnsi="Calibri" w:cs="Calibri"/>
                <w:color w:val="000000"/>
                <w:sz w:val="20"/>
                <w:szCs w:val="20"/>
              </w:rPr>
              <w:t>732</w:t>
            </w:r>
          </w:p>
        </w:tc>
        <w:tc>
          <w:tcPr>
            <w:tcW w:w="87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99711" w14:textId="2D8E8639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0C427A">
              <w:rPr>
                <w:rFonts w:ascii="Calibri" w:hAnsi="Calibri" w:cs="Calibri"/>
                <w:i/>
                <w:iCs/>
                <w:color w:val="808080"/>
                <w:sz w:val="20"/>
                <w:szCs w:val="20"/>
              </w:rPr>
              <w:t>275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518A2" w14:textId="12AC038A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 w:rsidRPr="000C427A">
              <w:rPr>
                <w:rFonts w:ascii="Calibri" w:hAnsi="Calibri" w:cs="Calibri"/>
                <w:color w:val="000000"/>
                <w:sz w:val="20"/>
                <w:szCs w:val="20"/>
              </w:rPr>
              <w:t>692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EADD5" w14:textId="5111F1C5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0C427A">
              <w:rPr>
                <w:rFonts w:ascii="Calibri" w:hAnsi="Calibri" w:cs="Calibri"/>
                <w:i/>
                <w:iCs/>
                <w:color w:val="808080"/>
                <w:sz w:val="20"/>
                <w:szCs w:val="20"/>
              </w:rPr>
              <w:t>231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5F99F3" w14:textId="3DB0A335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</w:p>
        </w:tc>
        <w:tc>
          <w:tcPr>
            <w:tcW w:w="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1C363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</w:p>
        </w:tc>
        <w:tc>
          <w:tcPr>
            <w:tcW w:w="81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18B13" w14:textId="50E35D20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 w:rsidRPr="000C427A">
              <w:rPr>
                <w:rFonts w:ascii="Calibri" w:hAnsi="Calibri" w:cs="Calibri"/>
                <w:color w:val="000000"/>
                <w:sz w:val="20"/>
                <w:szCs w:val="20"/>
              </w:rPr>
              <w:t>872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13722" w14:textId="5182EDC5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0C427A">
              <w:rPr>
                <w:rFonts w:ascii="Calibri" w:hAnsi="Calibri" w:cs="Calibri"/>
                <w:i/>
                <w:iCs/>
                <w:color w:val="808080"/>
                <w:sz w:val="20"/>
                <w:szCs w:val="20"/>
              </w:rPr>
              <w:t>252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D0E75" w14:textId="41CA03A6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 w:rsidRPr="000C427A">
              <w:rPr>
                <w:rFonts w:ascii="Calibri" w:hAnsi="Calibri" w:cs="Calibri"/>
                <w:color w:val="000000"/>
                <w:sz w:val="20"/>
                <w:szCs w:val="20"/>
              </w:rPr>
              <w:t>855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0890E" w14:textId="1998313B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0C427A">
              <w:rPr>
                <w:rFonts w:ascii="Calibri" w:hAnsi="Calibri" w:cs="Calibri"/>
                <w:i/>
                <w:iCs/>
                <w:color w:val="808080"/>
                <w:sz w:val="20"/>
                <w:szCs w:val="20"/>
              </w:rPr>
              <w:t>167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69CCC" w14:textId="2794DE0B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 w:rsidRPr="000C427A">
              <w:rPr>
                <w:rFonts w:ascii="Calibri" w:hAnsi="Calibri" w:cs="Calibri"/>
                <w:color w:val="000000"/>
                <w:sz w:val="20"/>
                <w:szCs w:val="20"/>
              </w:rPr>
              <w:t>833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A3F97" w14:textId="31A6705A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0C427A">
              <w:rPr>
                <w:rFonts w:ascii="Calibri" w:hAnsi="Calibri" w:cs="Calibri"/>
                <w:i/>
                <w:iCs/>
                <w:color w:val="808080"/>
                <w:sz w:val="20"/>
                <w:szCs w:val="20"/>
              </w:rPr>
              <w:t>256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16328A" w14:textId="1F3A2BDC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</w:p>
        </w:tc>
      </w:tr>
      <w:tr w:rsidR="0051248D" w:rsidRPr="0051248D" w14:paraId="677F18FD" w14:textId="77777777" w:rsidTr="003D3668">
        <w:trPr>
          <w:trHeight w:val="255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0469C" w14:textId="6BCCB222" w:rsidR="0051248D" w:rsidRPr="0051248D" w:rsidRDefault="008A673C" w:rsidP="008A673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A</w:t>
            </w:r>
            <w:r w:rsidR="0051248D" w:rsidRPr="0051248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ctivity (µV/min)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1AB49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6.99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4D67B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  <w:t>3.15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4E0AF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5.53</w:t>
            </w:r>
          </w:p>
        </w:tc>
        <w:tc>
          <w:tcPr>
            <w:tcW w:w="87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C75AA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  <w:t>0.81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AB74E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5.20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6D5D2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en-US" w:eastAsia="de-CH"/>
              </w:rPr>
              <w:t>0.92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45BE42" w14:textId="3C720A7C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</w:p>
        </w:tc>
        <w:tc>
          <w:tcPr>
            <w:tcW w:w="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0A76B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</w:p>
        </w:tc>
        <w:tc>
          <w:tcPr>
            <w:tcW w:w="81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38B9C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5.</w:t>
            </w: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96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FD469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.05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499D6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6.14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E6A7A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91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7ABF5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5.80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C7D1F" w14:textId="77777777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.06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D8BAB1" w14:textId="15B15D48" w:rsidR="0051248D" w:rsidRPr="000C427A" w:rsidRDefault="0051248D" w:rsidP="0051248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B102E8" w:rsidRPr="0051248D" w14:paraId="666773C9" w14:textId="77777777" w:rsidTr="00B102E8">
        <w:trPr>
          <w:trHeight w:val="255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E8DBC" w14:textId="35287F37" w:rsidR="00B102E8" w:rsidRPr="0051248D" w:rsidRDefault="00B102E8" w:rsidP="00B102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P</w:t>
            </w:r>
            <w:r w:rsidRPr="0051248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ower in 12-15Hz range (µV</w:t>
            </w:r>
            <w:r w:rsidRPr="00B57F01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 w:eastAsia="de-CH"/>
              </w:rPr>
              <w:t>2</w:t>
            </w:r>
            <w:r w:rsidRPr="0051248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)</w:t>
            </w: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C02763" w14:textId="77A1AFAB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.54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B3BC61" w14:textId="10DD35CD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89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4ED704" w14:textId="1165A48F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.37</w:t>
            </w:r>
          </w:p>
        </w:tc>
        <w:tc>
          <w:tcPr>
            <w:tcW w:w="87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9B7F02" w14:textId="0366C670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64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643F4D" w14:textId="18D76AEA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.11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DD4310" w14:textId="1B2D5DA4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73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62B1B3" w14:textId="7E0915E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807A8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1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A7387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.71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EBE10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82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E323E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.85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A6AD6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.05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16663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.46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1CB37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.01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67DE282" w14:textId="50545C23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B102E8" w:rsidRPr="0051248D" w14:paraId="6C9AB8C4" w14:textId="77777777" w:rsidTr="00B102E8">
        <w:trPr>
          <w:trHeight w:val="255"/>
        </w:trPr>
        <w:tc>
          <w:tcPr>
            <w:tcW w:w="24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1C8B4" w14:textId="6DA52683" w:rsidR="00B102E8" w:rsidRPr="0051248D" w:rsidRDefault="00B102E8" w:rsidP="00B102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P</w:t>
            </w:r>
            <w:r w:rsidRPr="0051248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ower in 11-16Hz range (µV</w:t>
            </w:r>
            <w:r w:rsidRPr="00B57F01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val="en-US" w:eastAsia="de-CH"/>
              </w:rPr>
              <w:t>2</w:t>
            </w:r>
            <w:r w:rsidRPr="0051248D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)</w:t>
            </w:r>
          </w:p>
        </w:tc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00D5D55" w14:textId="1AFB9A16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.75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BC26BB5" w14:textId="4152F2D1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.08</w:t>
            </w:r>
          </w:p>
        </w:tc>
        <w:tc>
          <w:tcPr>
            <w:tcW w:w="8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CAAD2E5" w14:textId="263A17F1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.48</w:t>
            </w:r>
          </w:p>
        </w:tc>
        <w:tc>
          <w:tcPr>
            <w:tcW w:w="87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0699AB8" w14:textId="1DB52E20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86</w:t>
            </w:r>
          </w:p>
        </w:tc>
        <w:tc>
          <w:tcPr>
            <w:tcW w:w="8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E6164AE" w14:textId="4AB75698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.20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96026E6" w14:textId="7681DE4E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81</w:t>
            </w:r>
          </w:p>
        </w:tc>
        <w:tc>
          <w:tcPr>
            <w:tcW w:w="8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C12E88" w14:textId="3D9A3D79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2DD3E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1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8E5216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.76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F00988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0.98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AA83B1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.92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8AFC9D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.1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09C84E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.54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565E28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.18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670E41" w14:textId="4F5F8168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B102E8" w:rsidRPr="0051248D" w14:paraId="4C87ECC0" w14:textId="77777777" w:rsidTr="003D3668">
        <w:trPr>
          <w:trHeight w:val="300"/>
        </w:trPr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F194A" w14:textId="77777777" w:rsidR="00B102E8" w:rsidRPr="0051248D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9D685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76D5B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B0903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58079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E6745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C7637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E00600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32F06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FF14A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8843E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608A1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5D49D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A79DB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192D6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DAF222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val="de-CH" w:eastAsia="de-CH"/>
              </w:rPr>
            </w:pPr>
          </w:p>
        </w:tc>
      </w:tr>
      <w:tr w:rsidR="00B102E8" w:rsidRPr="0051248D" w14:paraId="7B958F6D" w14:textId="77777777" w:rsidTr="003D3668">
        <w:trPr>
          <w:trHeight w:val="255"/>
        </w:trPr>
        <w:tc>
          <w:tcPr>
            <w:tcW w:w="24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9258E5" w14:textId="64E997E7" w:rsidR="00B102E8" w:rsidRPr="0051248D" w:rsidRDefault="00B102E8" w:rsidP="00B102E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</w:pPr>
            <w:r w:rsidRPr="0051248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 xml:space="preserve">Memory 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t</w:t>
            </w:r>
            <w:r w:rsidRPr="0051248D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val="de-CH" w:eastAsia="de-CH"/>
              </w:rPr>
              <w:t>ask</w:t>
            </w:r>
          </w:p>
        </w:tc>
        <w:tc>
          <w:tcPr>
            <w:tcW w:w="8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69062F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n=9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1F0D5F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50B640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6C8CB2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5E3B2B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10A46E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7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80F890" w14:textId="61351CDA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C75AB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CAF44A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n=9</w:t>
            </w:r>
          </w:p>
        </w:tc>
        <w:tc>
          <w:tcPr>
            <w:tcW w:w="81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0AAC8C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8A65C1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1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6E705C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D94BB2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1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39B014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 </w:t>
            </w:r>
          </w:p>
        </w:tc>
        <w:tc>
          <w:tcPr>
            <w:tcW w:w="8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249C86" w14:textId="1DF452B1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B102E8" w:rsidRPr="0051248D" w14:paraId="14492490" w14:textId="77777777" w:rsidTr="003D3668">
        <w:trPr>
          <w:trHeight w:val="255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C4521" w14:textId="77777777" w:rsidR="00B102E8" w:rsidRPr="0051248D" w:rsidRDefault="00B102E8" w:rsidP="00B102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1248D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Immediate Recall (IR)</w:t>
            </w:r>
          </w:p>
        </w:tc>
        <w:tc>
          <w:tcPr>
            <w:tcW w:w="87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4D8A1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1.8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789EE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4.7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34999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19.9</w:t>
            </w:r>
          </w:p>
        </w:tc>
        <w:tc>
          <w:tcPr>
            <w:tcW w:w="87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B6021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4.3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39AE5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1.5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A12EA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6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747F0A" w14:textId="4DA0C57D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A68EA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1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7C162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3.0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2A76A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7.7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D6D0C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2.1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D092D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5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5D672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3.6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0A337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8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62399E" w14:textId="411516F5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B102E8" w:rsidRPr="0051248D" w14:paraId="364C2150" w14:textId="77777777" w:rsidTr="003D3668">
        <w:trPr>
          <w:trHeight w:val="255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C6AB3" w14:textId="77777777" w:rsidR="00B102E8" w:rsidRPr="0051248D" w:rsidRDefault="00B102E8" w:rsidP="00B102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1248D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Delayed Recall (DR)</w:t>
            </w:r>
          </w:p>
        </w:tc>
        <w:tc>
          <w:tcPr>
            <w:tcW w:w="87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62C51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8.9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F10B7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3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12EE5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5.8</w:t>
            </w:r>
          </w:p>
        </w:tc>
        <w:tc>
          <w:tcPr>
            <w:tcW w:w="87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0EF0A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9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F4965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29.0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F7DC8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7.6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79568C" w14:textId="2BC534A3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9FA20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1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D591F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1.2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0B647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2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DAE97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1.1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FA6CE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4.8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EFF68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30.3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91911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6.6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A36450" w14:textId="611E99DB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B102E8" w:rsidRPr="0051248D" w14:paraId="306EA72C" w14:textId="77777777" w:rsidTr="003D3668">
        <w:trPr>
          <w:trHeight w:val="255"/>
        </w:trPr>
        <w:tc>
          <w:tcPr>
            <w:tcW w:w="241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6C225" w14:textId="73C35F01" w:rsidR="00B102E8" w:rsidRPr="0051248D" w:rsidRDefault="00B102E8" w:rsidP="00B102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51248D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 xml:space="preserve">Performance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i</w:t>
            </w:r>
            <w:r w:rsidRPr="0051248D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mprovement (DR-IR)</w:t>
            </w:r>
          </w:p>
        </w:tc>
        <w:tc>
          <w:tcPr>
            <w:tcW w:w="87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2D53E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.1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B7028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.5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A970E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5.8</w:t>
            </w:r>
          </w:p>
        </w:tc>
        <w:tc>
          <w:tcPr>
            <w:tcW w:w="87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1DCE9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5.3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4B4E8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.5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CEF17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.9</w:t>
            </w:r>
          </w:p>
        </w:tc>
        <w:tc>
          <w:tcPr>
            <w:tcW w:w="87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4D11C9" w14:textId="47811E1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009FB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17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BEAB4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.2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7D36F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.9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70D37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9.1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299D3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.8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3F8E2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6.8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FF003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3.5</w:t>
            </w:r>
          </w:p>
        </w:tc>
        <w:tc>
          <w:tcPr>
            <w:tcW w:w="8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176AF3" w14:textId="6E015321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  <w:tr w:rsidR="00B102E8" w:rsidRPr="0051248D" w14:paraId="66C6EB82" w14:textId="77777777" w:rsidTr="003D3668">
        <w:trPr>
          <w:trHeight w:val="255"/>
        </w:trPr>
        <w:tc>
          <w:tcPr>
            <w:tcW w:w="241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1013FC" w14:textId="6382579E" w:rsidR="00B102E8" w:rsidRPr="001D7007" w:rsidRDefault="00B102E8" w:rsidP="00B102E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</w:pPr>
            <w:r w:rsidRPr="001D7007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 xml:space="preserve">Initial Acquisition Rate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 xml:space="preserve">(%) </w:t>
            </w:r>
            <w:r w:rsidRPr="001D7007">
              <w:rPr>
                <w:rFonts w:ascii="Calibri" w:eastAsia="Times New Roman" w:hAnsi="Calibri" w:cs="Calibri"/>
                <w:color w:val="000000"/>
                <w:sz w:val="20"/>
                <w:szCs w:val="20"/>
                <w:lang w:val="en-US" w:eastAsia="de-CH"/>
              </w:rPr>
              <w:t>(IR/DR*100)</w:t>
            </w:r>
          </w:p>
        </w:tc>
        <w:tc>
          <w:tcPr>
            <w:tcW w:w="87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DB6B96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6.2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BB2672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0.4</w:t>
            </w:r>
          </w:p>
        </w:tc>
        <w:tc>
          <w:tcPr>
            <w:tcW w:w="8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BEABCC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81.2</w:t>
            </w:r>
          </w:p>
        </w:tc>
        <w:tc>
          <w:tcPr>
            <w:tcW w:w="87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D1766C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21.1</w:t>
            </w:r>
          </w:p>
        </w:tc>
        <w:tc>
          <w:tcPr>
            <w:tcW w:w="8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B8C163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3.7</w:t>
            </w:r>
          </w:p>
        </w:tc>
        <w:tc>
          <w:tcPr>
            <w:tcW w:w="87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DFB6A0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8.0</w:t>
            </w:r>
          </w:p>
        </w:tc>
        <w:tc>
          <w:tcPr>
            <w:tcW w:w="8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F6DF2CB" w14:textId="3F6C4022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800FC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  <w:tc>
          <w:tcPr>
            <w:tcW w:w="817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1A6F9B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2.2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385FA8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2.0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BA7B69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0.0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1D3AA5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3.3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5F9B11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  <w:t>77.2</w:t>
            </w:r>
          </w:p>
        </w:tc>
        <w:tc>
          <w:tcPr>
            <w:tcW w:w="81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CCADD2" w14:textId="77777777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</w:pPr>
            <w:r w:rsidRPr="000C427A">
              <w:rPr>
                <w:rFonts w:ascii="Calibri" w:eastAsia="Times New Roman" w:hAnsi="Calibri" w:cs="Calibri"/>
                <w:i/>
                <w:iCs/>
                <w:color w:val="808080"/>
                <w:sz w:val="20"/>
                <w:szCs w:val="20"/>
                <w:lang w:val="de-CH" w:eastAsia="de-CH"/>
              </w:rPr>
              <w:t>11.0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353889" w14:textId="43DEFA65" w:rsidR="00B102E8" w:rsidRPr="000C427A" w:rsidRDefault="00B102E8" w:rsidP="00B102E8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0"/>
                <w:szCs w:val="20"/>
                <w:lang w:val="de-CH" w:eastAsia="de-CH"/>
              </w:rPr>
            </w:pPr>
          </w:p>
        </w:tc>
      </w:tr>
    </w:tbl>
    <w:p w14:paraId="0F9060A2" w14:textId="77777777" w:rsidR="00137706" w:rsidRDefault="00137706" w:rsidP="00B102E8">
      <w:pPr>
        <w:spacing w:line="276" w:lineRule="auto"/>
        <w:rPr>
          <w:b/>
          <w:sz w:val="20"/>
          <w:szCs w:val="20"/>
          <w:lang w:val="en-US"/>
        </w:rPr>
      </w:pPr>
    </w:p>
    <w:p w14:paraId="6726F46C" w14:textId="77777777" w:rsidR="00137706" w:rsidRDefault="00137706">
      <w:pPr>
        <w:rPr>
          <w:b/>
          <w:sz w:val="20"/>
          <w:szCs w:val="20"/>
          <w:lang w:val="en-US"/>
        </w:rPr>
      </w:pPr>
      <w:r>
        <w:rPr>
          <w:b/>
          <w:sz w:val="20"/>
          <w:szCs w:val="20"/>
          <w:lang w:val="en-US"/>
        </w:rPr>
        <w:br w:type="page"/>
      </w:r>
    </w:p>
    <w:p w14:paraId="3034E920" w14:textId="30D7F035" w:rsidR="00B102E8" w:rsidRPr="000C427A" w:rsidRDefault="00B102E8" w:rsidP="00B102E8">
      <w:pPr>
        <w:spacing w:line="276" w:lineRule="auto"/>
        <w:rPr>
          <w:b/>
          <w:sz w:val="20"/>
          <w:szCs w:val="20"/>
          <w:lang w:val="en-US"/>
        </w:rPr>
      </w:pPr>
      <w:bookmarkStart w:id="2" w:name="_GoBack"/>
      <w:bookmarkEnd w:id="2"/>
      <w:r w:rsidRPr="000C427A">
        <w:rPr>
          <w:b/>
          <w:sz w:val="20"/>
          <w:szCs w:val="20"/>
          <w:lang w:val="en-US"/>
        </w:rPr>
        <w:lastRenderedPageBreak/>
        <w:t>References</w:t>
      </w:r>
    </w:p>
    <w:p w14:paraId="05FB4E15" w14:textId="77777777" w:rsidR="00B93088" w:rsidRPr="000C427A" w:rsidRDefault="00B93088" w:rsidP="00B102E8">
      <w:pPr>
        <w:pStyle w:val="EndNoteBibliography"/>
        <w:spacing w:after="0" w:line="276" w:lineRule="auto"/>
        <w:ind w:left="720" w:hanging="720"/>
        <w:rPr>
          <w:sz w:val="20"/>
          <w:szCs w:val="20"/>
        </w:rPr>
      </w:pPr>
      <w:r w:rsidRPr="000C427A">
        <w:rPr>
          <w:b/>
          <w:sz w:val="20"/>
          <w:szCs w:val="20"/>
        </w:rPr>
        <w:fldChar w:fldCharType="begin"/>
      </w:r>
      <w:r w:rsidRPr="000C427A">
        <w:rPr>
          <w:b/>
          <w:sz w:val="20"/>
          <w:szCs w:val="20"/>
          <w:lang w:val="de-CH"/>
        </w:rPr>
        <w:instrText xml:space="preserve"> ADDIN EN.REFLIST </w:instrText>
      </w:r>
      <w:r w:rsidRPr="000C427A">
        <w:rPr>
          <w:b/>
          <w:sz w:val="20"/>
          <w:szCs w:val="20"/>
        </w:rPr>
        <w:fldChar w:fldCharType="separate"/>
      </w:r>
      <w:r w:rsidRPr="000C427A">
        <w:rPr>
          <w:sz w:val="20"/>
          <w:szCs w:val="20"/>
          <w:lang w:val="de-CH"/>
        </w:rPr>
        <w:t xml:space="preserve">Bloch, K.E., Schoch, O.D., Zhang, J.N., and Russi, E.W. (1999). </w:t>
      </w:r>
      <w:r w:rsidRPr="000C427A">
        <w:rPr>
          <w:sz w:val="20"/>
          <w:szCs w:val="20"/>
        </w:rPr>
        <w:t xml:space="preserve">German version of the Epworth sleepiness scale. </w:t>
      </w:r>
      <w:r w:rsidRPr="000C427A">
        <w:rPr>
          <w:i/>
          <w:sz w:val="20"/>
          <w:szCs w:val="20"/>
        </w:rPr>
        <w:t>Respiration</w:t>
      </w:r>
      <w:r w:rsidRPr="000C427A">
        <w:rPr>
          <w:sz w:val="20"/>
          <w:szCs w:val="20"/>
        </w:rPr>
        <w:t xml:space="preserve"> 66</w:t>
      </w:r>
      <w:r w:rsidRPr="000C427A">
        <w:rPr>
          <w:b/>
          <w:sz w:val="20"/>
          <w:szCs w:val="20"/>
        </w:rPr>
        <w:t>,</w:t>
      </w:r>
      <w:r w:rsidRPr="000C427A">
        <w:rPr>
          <w:sz w:val="20"/>
          <w:szCs w:val="20"/>
        </w:rPr>
        <w:t xml:space="preserve"> 440-447.</w:t>
      </w:r>
    </w:p>
    <w:p w14:paraId="35624254" w14:textId="77777777" w:rsidR="00B93088" w:rsidRPr="000C427A" w:rsidRDefault="00B93088" w:rsidP="00B102E8">
      <w:pPr>
        <w:pStyle w:val="EndNoteBibliography"/>
        <w:spacing w:after="0" w:line="276" w:lineRule="auto"/>
        <w:ind w:left="720" w:hanging="720"/>
        <w:rPr>
          <w:sz w:val="20"/>
          <w:szCs w:val="20"/>
        </w:rPr>
      </w:pPr>
      <w:r w:rsidRPr="000C427A">
        <w:rPr>
          <w:sz w:val="20"/>
          <w:szCs w:val="20"/>
        </w:rPr>
        <w:t xml:space="preserve">Golding, J.F. (2006). Motion sickness susceptibility. </w:t>
      </w:r>
      <w:r w:rsidRPr="000C427A">
        <w:rPr>
          <w:i/>
          <w:sz w:val="20"/>
          <w:szCs w:val="20"/>
        </w:rPr>
        <w:t>Autonomic Neuroscience</w:t>
      </w:r>
      <w:r w:rsidRPr="000C427A">
        <w:rPr>
          <w:sz w:val="20"/>
          <w:szCs w:val="20"/>
        </w:rPr>
        <w:t xml:space="preserve"> 129</w:t>
      </w:r>
      <w:r w:rsidRPr="000C427A">
        <w:rPr>
          <w:b/>
          <w:sz w:val="20"/>
          <w:szCs w:val="20"/>
        </w:rPr>
        <w:t>,</w:t>
      </w:r>
      <w:r w:rsidRPr="000C427A">
        <w:rPr>
          <w:sz w:val="20"/>
          <w:szCs w:val="20"/>
        </w:rPr>
        <w:t xml:space="preserve"> 67-76.</w:t>
      </w:r>
    </w:p>
    <w:p w14:paraId="59B987D1" w14:textId="77777777" w:rsidR="00B93088" w:rsidRPr="000C427A" w:rsidRDefault="00B93088" w:rsidP="00B102E8">
      <w:pPr>
        <w:pStyle w:val="EndNoteBibliography"/>
        <w:spacing w:after="0" w:line="276" w:lineRule="auto"/>
        <w:ind w:left="720" w:hanging="720"/>
        <w:rPr>
          <w:sz w:val="20"/>
          <w:szCs w:val="20"/>
        </w:rPr>
      </w:pPr>
      <w:r w:rsidRPr="000C427A">
        <w:rPr>
          <w:sz w:val="20"/>
          <w:szCs w:val="20"/>
        </w:rPr>
        <w:t xml:space="preserve">Hoddes, E., Zarcone, V., and Dement, W. (1972). Development and use of Stanford Sleepiness Scale (SSS). </w:t>
      </w:r>
      <w:r w:rsidRPr="000C427A">
        <w:rPr>
          <w:i/>
          <w:sz w:val="20"/>
          <w:szCs w:val="20"/>
        </w:rPr>
        <w:t>Psychophysiology</w:t>
      </w:r>
      <w:r w:rsidRPr="000C427A">
        <w:rPr>
          <w:sz w:val="20"/>
          <w:szCs w:val="20"/>
        </w:rPr>
        <w:t>.</w:t>
      </w:r>
    </w:p>
    <w:p w14:paraId="396B9220" w14:textId="77777777" w:rsidR="00B93088" w:rsidRPr="000C427A" w:rsidRDefault="00B93088" w:rsidP="00B102E8">
      <w:pPr>
        <w:pStyle w:val="EndNoteBibliography"/>
        <w:spacing w:after="0" w:line="276" w:lineRule="auto"/>
        <w:ind w:left="720" w:hanging="720"/>
        <w:rPr>
          <w:sz w:val="20"/>
          <w:szCs w:val="20"/>
        </w:rPr>
      </w:pPr>
      <w:r w:rsidRPr="000C427A">
        <w:rPr>
          <w:sz w:val="20"/>
          <w:szCs w:val="20"/>
        </w:rPr>
        <w:t xml:space="preserve">Iber, C., Ancoli-Israel, S., Chesson, A., and Quan, S. (2007). </w:t>
      </w:r>
      <w:r w:rsidRPr="000C427A">
        <w:rPr>
          <w:i/>
          <w:sz w:val="20"/>
          <w:szCs w:val="20"/>
        </w:rPr>
        <w:t xml:space="preserve">The AASM manual for the scoring of sleep and associated events: rules, terminology, and technical specification. </w:t>
      </w:r>
      <w:r w:rsidRPr="000C427A">
        <w:rPr>
          <w:sz w:val="20"/>
          <w:szCs w:val="20"/>
        </w:rPr>
        <w:t>Westchester, IL: American Academy of Sleep Medicine.</w:t>
      </w:r>
    </w:p>
    <w:p w14:paraId="7A6DFA9E" w14:textId="77777777" w:rsidR="00B93088" w:rsidRPr="000C427A" w:rsidRDefault="00B93088" w:rsidP="00B102E8">
      <w:pPr>
        <w:pStyle w:val="EndNoteBibliography"/>
        <w:spacing w:after="0" w:line="276" w:lineRule="auto"/>
        <w:ind w:left="720" w:hanging="720"/>
        <w:rPr>
          <w:sz w:val="20"/>
          <w:szCs w:val="20"/>
        </w:rPr>
      </w:pPr>
      <w:r w:rsidRPr="000C427A">
        <w:rPr>
          <w:sz w:val="20"/>
          <w:szCs w:val="20"/>
        </w:rPr>
        <w:t xml:space="preserve">Johns, M.W. (1991). A new method for measuring daytime sleepiness: the Epworth sleepiness scale. </w:t>
      </w:r>
      <w:r w:rsidRPr="000C427A">
        <w:rPr>
          <w:i/>
          <w:sz w:val="20"/>
          <w:szCs w:val="20"/>
        </w:rPr>
        <w:t>Sleep</w:t>
      </w:r>
      <w:r w:rsidRPr="000C427A">
        <w:rPr>
          <w:sz w:val="20"/>
          <w:szCs w:val="20"/>
        </w:rPr>
        <w:t xml:space="preserve"> 14</w:t>
      </w:r>
      <w:r w:rsidRPr="000C427A">
        <w:rPr>
          <w:b/>
          <w:sz w:val="20"/>
          <w:szCs w:val="20"/>
        </w:rPr>
        <w:t>,</w:t>
      </w:r>
      <w:r w:rsidRPr="000C427A">
        <w:rPr>
          <w:sz w:val="20"/>
          <w:szCs w:val="20"/>
        </w:rPr>
        <w:t xml:space="preserve"> 540-545.</w:t>
      </w:r>
    </w:p>
    <w:p w14:paraId="2AD1E142" w14:textId="77777777" w:rsidR="00B93088" w:rsidRPr="00285F5A" w:rsidRDefault="00B93088" w:rsidP="00B102E8">
      <w:pPr>
        <w:pStyle w:val="EndNoteBibliography"/>
        <w:spacing w:after="0" w:line="276" w:lineRule="auto"/>
        <w:ind w:left="720" w:hanging="720"/>
        <w:rPr>
          <w:sz w:val="20"/>
          <w:szCs w:val="20"/>
          <w:lang w:val="nl-NL"/>
        </w:rPr>
      </w:pPr>
      <w:r w:rsidRPr="000C427A">
        <w:rPr>
          <w:sz w:val="20"/>
          <w:szCs w:val="20"/>
        </w:rPr>
        <w:t xml:space="preserve">Knight, R.G., Waal‐Manning, H.J., and Spears, G.F. (1983). Some norms and reliability data for the State‐Trait Anxiety Inventory and the Zung Self‐Rating Depression scale. </w:t>
      </w:r>
      <w:r w:rsidRPr="00285F5A">
        <w:rPr>
          <w:i/>
          <w:sz w:val="20"/>
          <w:szCs w:val="20"/>
          <w:lang w:val="nl-NL"/>
        </w:rPr>
        <w:t>British Journal of Clinical Psychology</w:t>
      </w:r>
      <w:r w:rsidRPr="00285F5A">
        <w:rPr>
          <w:sz w:val="20"/>
          <w:szCs w:val="20"/>
          <w:lang w:val="nl-NL"/>
        </w:rPr>
        <w:t xml:space="preserve"> 22</w:t>
      </w:r>
      <w:r w:rsidRPr="00285F5A">
        <w:rPr>
          <w:b/>
          <w:sz w:val="20"/>
          <w:szCs w:val="20"/>
          <w:lang w:val="nl-NL"/>
        </w:rPr>
        <w:t>,</w:t>
      </w:r>
      <w:r w:rsidRPr="00285F5A">
        <w:rPr>
          <w:sz w:val="20"/>
          <w:szCs w:val="20"/>
          <w:lang w:val="nl-NL"/>
        </w:rPr>
        <w:t xml:space="preserve"> 245-249.</w:t>
      </w:r>
    </w:p>
    <w:p w14:paraId="11527FE7" w14:textId="77777777" w:rsidR="00B93088" w:rsidRPr="000C427A" w:rsidRDefault="00B93088" w:rsidP="00B102E8">
      <w:pPr>
        <w:pStyle w:val="EndNoteBibliography"/>
        <w:spacing w:line="276" w:lineRule="auto"/>
        <w:ind w:left="720" w:hanging="720"/>
        <w:rPr>
          <w:sz w:val="20"/>
          <w:szCs w:val="20"/>
        </w:rPr>
      </w:pPr>
      <w:r w:rsidRPr="00285F5A">
        <w:rPr>
          <w:sz w:val="20"/>
          <w:szCs w:val="20"/>
          <w:lang w:val="nl-NL"/>
        </w:rPr>
        <w:t xml:space="preserve">Meijman, T., De Vries-Griever, A., De Vries, G., and Kampman, R. (1988). </w:t>
      </w:r>
      <w:r w:rsidRPr="000C427A">
        <w:rPr>
          <w:sz w:val="20"/>
          <w:szCs w:val="20"/>
        </w:rPr>
        <w:t xml:space="preserve">The evaluation of the Groningen sleep quality scale. </w:t>
      </w:r>
      <w:r w:rsidRPr="000C427A">
        <w:rPr>
          <w:i/>
          <w:sz w:val="20"/>
          <w:szCs w:val="20"/>
        </w:rPr>
        <w:t>Groningen: Heymans Bulletin</w:t>
      </w:r>
      <w:r w:rsidRPr="000C427A">
        <w:rPr>
          <w:sz w:val="20"/>
          <w:szCs w:val="20"/>
        </w:rPr>
        <w:t xml:space="preserve"> 2006.</w:t>
      </w:r>
    </w:p>
    <w:p w14:paraId="71403CEC" w14:textId="401C1B5C" w:rsidR="00580DF6" w:rsidRPr="00B102E8" w:rsidRDefault="00B93088" w:rsidP="00B102E8">
      <w:pPr>
        <w:spacing w:line="276" w:lineRule="auto"/>
        <w:rPr>
          <w:b/>
          <w:lang w:val="en-US"/>
        </w:rPr>
      </w:pPr>
      <w:r w:rsidRPr="000C427A">
        <w:rPr>
          <w:b/>
          <w:sz w:val="20"/>
          <w:szCs w:val="20"/>
          <w:lang w:val="en-US"/>
        </w:rPr>
        <w:fldChar w:fldCharType="end"/>
      </w:r>
    </w:p>
    <w:sectPr w:rsidR="00580DF6" w:rsidRPr="00B102E8" w:rsidSect="001818E0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EC0601A"/>
    <w:multiLevelType w:val="multilevel"/>
    <w:tmpl w:val="C6A8CCEA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2">
      <w:lvl w:ilvl="2">
        <w:start w:val="1"/>
        <w:numFmt w:val="decimal"/>
        <w:pStyle w:val="Heading3"/>
        <w:lvlText w:val="%1.%2.%3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3">
      <w:lvl w:ilvl="3">
        <w:start w:val="1"/>
        <w:numFmt w:val="decimal"/>
        <w:pStyle w:val="Heading4"/>
        <w:lvlText w:val="%1.%2.%3.%4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4">
      <w:lvl w:ilvl="4">
        <w:start w:val="1"/>
        <w:numFmt w:val="decimal"/>
        <w:pStyle w:val="Heading5"/>
        <w:lvlText w:val="%1.%2.%3.%4.%5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Frontiers Scienc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50p0srr6awp0iea95ipaetvppdss2502raa&quot;&gt;Elderly&lt;record-ids&gt;&lt;item&gt;18&lt;/item&gt;&lt;item&gt;19&lt;/item&gt;&lt;item&gt;20&lt;/item&gt;&lt;item&gt;22&lt;/item&gt;&lt;/record-ids&gt;&lt;/item&gt;&lt;/Libraries&gt;"/>
  </w:docVars>
  <w:rsids>
    <w:rsidRoot w:val="001263AC"/>
    <w:rsid w:val="000059F4"/>
    <w:rsid w:val="00043A53"/>
    <w:rsid w:val="00055B6A"/>
    <w:rsid w:val="0009758F"/>
    <w:rsid w:val="000C427A"/>
    <w:rsid w:val="000D21F1"/>
    <w:rsid w:val="000D6795"/>
    <w:rsid w:val="000E1C33"/>
    <w:rsid w:val="000F67E6"/>
    <w:rsid w:val="000F7AB4"/>
    <w:rsid w:val="0010535E"/>
    <w:rsid w:val="001263AC"/>
    <w:rsid w:val="00137706"/>
    <w:rsid w:val="001469A3"/>
    <w:rsid w:val="00156B7E"/>
    <w:rsid w:val="00171CA9"/>
    <w:rsid w:val="001818E0"/>
    <w:rsid w:val="001C242B"/>
    <w:rsid w:val="001D3105"/>
    <w:rsid w:val="001D7007"/>
    <w:rsid w:val="00261BA8"/>
    <w:rsid w:val="00280773"/>
    <w:rsid w:val="00280FC6"/>
    <w:rsid w:val="00285F5A"/>
    <w:rsid w:val="002A0B11"/>
    <w:rsid w:val="002A593A"/>
    <w:rsid w:val="002C412C"/>
    <w:rsid w:val="002E3CD1"/>
    <w:rsid w:val="002E4266"/>
    <w:rsid w:val="002F38AB"/>
    <w:rsid w:val="00327127"/>
    <w:rsid w:val="003B0DF4"/>
    <w:rsid w:val="003D3668"/>
    <w:rsid w:val="003E5362"/>
    <w:rsid w:val="004211A9"/>
    <w:rsid w:val="004408AD"/>
    <w:rsid w:val="004442CD"/>
    <w:rsid w:val="00451AF1"/>
    <w:rsid w:val="00452578"/>
    <w:rsid w:val="00452E2A"/>
    <w:rsid w:val="00465814"/>
    <w:rsid w:val="004B5F53"/>
    <w:rsid w:val="004D5380"/>
    <w:rsid w:val="004D6445"/>
    <w:rsid w:val="0051248D"/>
    <w:rsid w:val="00536F2B"/>
    <w:rsid w:val="00546D4D"/>
    <w:rsid w:val="00580DF6"/>
    <w:rsid w:val="0059383B"/>
    <w:rsid w:val="005B169B"/>
    <w:rsid w:val="005C3B28"/>
    <w:rsid w:val="005D51A3"/>
    <w:rsid w:val="005E48B4"/>
    <w:rsid w:val="005F679A"/>
    <w:rsid w:val="0063065E"/>
    <w:rsid w:val="00651B30"/>
    <w:rsid w:val="00656FB2"/>
    <w:rsid w:val="0066223D"/>
    <w:rsid w:val="006748A0"/>
    <w:rsid w:val="0068422F"/>
    <w:rsid w:val="006E01B6"/>
    <w:rsid w:val="006F25B5"/>
    <w:rsid w:val="00760D15"/>
    <w:rsid w:val="007613CD"/>
    <w:rsid w:val="00767239"/>
    <w:rsid w:val="00773C38"/>
    <w:rsid w:val="007D5ABD"/>
    <w:rsid w:val="007D6494"/>
    <w:rsid w:val="007E1C5E"/>
    <w:rsid w:val="00802A86"/>
    <w:rsid w:val="00875270"/>
    <w:rsid w:val="00877BEF"/>
    <w:rsid w:val="008863C7"/>
    <w:rsid w:val="008A673C"/>
    <w:rsid w:val="008B1AAA"/>
    <w:rsid w:val="008B3AA9"/>
    <w:rsid w:val="00907AB2"/>
    <w:rsid w:val="00924C34"/>
    <w:rsid w:val="00943D8B"/>
    <w:rsid w:val="00944075"/>
    <w:rsid w:val="00946081"/>
    <w:rsid w:val="00970BC3"/>
    <w:rsid w:val="009A315D"/>
    <w:rsid w:val="009B19A8"/>
    <w:rsid w:val="00A35AC9"/>
    <w:rsid w:val="00A70B55"/>
    <w:rsid w:val="00A810FB"/>
    <w:rsid w:val="00A9717A"/>
    <w:rsid w:val="00B102E8"/>
    <w:rsid w:val="00B17A8B"/>
    <w:rsid w:val="00B21153"/>
    <w:rsid w:val="00B253C7"/>
    <w:rsid w:val="00B25C67"/>
    <w:rsid w:val="00B40953"/>
    <w:rsid w:val="00B44FB1"/>
    <w:rsid w:val="00B57C42"/>
    <w:rsid w:val="00B57CB4"/>
    <w:rsid w:val="00B57F01"/>
    <w:rsid w:val="00B643FF"/>
    <w:rsid w:val="00B74584"/>
    <w:rsid w:val="00B93088"/>
    <w:rsid w:val="00BA678D"/>
    <w:rsid w:val="00BC39D0"/>
    <w:rsid w:val="00C01ECC"/>
    <w:rsid w:val="00C06016"/>
    <w:rsid w:val="00C20422"/>
    <w:rsid w:val="00C3279A"/>
    <w:rsid w:val="00C4405F"/>
    <w:rsid w:val="00C536CE"/>
    <w:rsid w:val="00C62708"/>
    <w:rsid w:val="00C81EAE"/>
    <w:rsid w:val="00C8538B"/>
    <w:rsid w:val="00CA45C4"/>
    <w:rsid w:val="00CE0031"/>
    <w:rsid w:val="00CF3237"/>
    <w:rsid w:val="00CF67CD"/>
    <w:rsid w:val="00D13170"/>
    <w:rsid w:val="00D430DF"/>
    <w:rsid w:val="00D46560"/>
    <w:rsid w:val="00D90BE3"/>
    <w:rsid w:val="00DA75DD"/>
    <w:rsid w:val="00DB5088"/>
    <w:rsid w:val="00DF569F"/>
    <w:rsid w:val="00E549E8"/>
    <w:rsid w:val="00E7782B"/>
    <w:rsid w:val="00E829D5"/>
    <w:rsid w:val="00EB2D84"/>
    <w:rsid w:val="00EB4073"/>
    <w:rsid w:val="00F04C4A"/>
    <w:rsid w:val="00F83435"/>
    <w:rsid w:val="00F92938"/>
    <w:rsid w:val="00F932B2"/>
    <w:rsid w:val="00FB44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E8DB239"/>
  <w15:chartTrackingRefBased/>
  <w15:docId w15:val="{928A2966-CBA4-46E5-9991-A317D4C339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D90BE3"/>
    <w:pPr>
      <w:numPr>
        <w:numId w:val="1"/>
      </w:numPr>
      <w:spacing w:before="240" w:after="240" w:line="480" w:lineRule="auto"/>
      <w:contextualSpacing w:val="0"/>
      <w:jc w:val="both"/>
      <w:outlineLvl w:val="0"/>
    </w:pPr>
    <w:rPr>
      <w:rFonts w:ascii="Times New Roman" w:eastAsia="Cambria" w:hAnsi="Times New Roman" w:cs="Times New Roman"/>
      <w:b/>
      <w:sz w:val="24"/>
      <w:szCs w:val="24"/>
      <w:lang w:val="en-US"/>
    </w:rPr>
  </w:style>
  <w:style w:type="paragraph" w:styleId="Heading2">
    <w:name w:val="heading 2"/>
    <w:basedOn w:val="Heading1"/>
    <w:next w:val="Normal"/>
    <w:link w:val="Heading2Char"/>
    <w:uiPriority w:val="2"/>
    <w:qFormat/>
    <w:rsid w:val="00D90BE3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D90BE3"/>
    <w:pPr>
      <w:keepNext/>
      <w:keepLines/>
      <w:numPr>
        <w:ilvl w:val="2"/>
        <w:numId w:val="1"/>
      </w:numPr>
      <w:spacing w:before="40" w:after="120" w:line="480" w:lineRule="auto"/>
      <w:jc w:val="both"/>
      <w:outlineLvl w:val="2"/>
    </w:pPr>
    <w:rPr>
      <w:rFonts w:ascii="Times New Roman" w:eastAsiaTheme="majorEastAsia" w:hAnsi="Times New Roman" w:cstheme="majorBidi"/>
      <w:b/>
      <w:sz w:val="24"/>
      <w:szCs w:val="24"/>
      <w:lang w:val="en-US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D90BE3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D90BE3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818E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818E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70B5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0B55"/>
    <w:rPr>
      <w:rFonts w:ascii="Segoe UI" w:hAnsi="Segoe UI" w:cs="Segoe UI"/>
      <w:sz w:val="18"/>
      <w:szCs w:val="18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2E426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E426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E4266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426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4266"/>
    <w:rPr>
      <w:b/>
      <w:bCs/>
      <w:sz w:val="20"/>
      <w:szCs w:val="20"/>
      <w:lang w:val="en-GB"/>
    </w:rPr>
  </w:style>
  <w:style w:type="paragraph" w:styleId="ListParagraph">
    <w:name w:val="List Paragraph"/>
    <w:basedOn w:val="Normal"/>
    <w:uiPriority w:val="34"/>
    <w:qFormat/>
    <w:rsid w:val="000D21F1"/>
    <w:pPr>
      <w:ind w:left="720"/>
      <w:contextualSpacing/>
    </w:pPr>
  </w:style>
  <w:style w:type="paragraph" w:styleId="Title">
    <w:name w:val="Title"/>
    <w:basedOn w:val="Normal"/>
    <w:next w:val="Normal"/>
    <w:link w:val="TitleChar"/>
    <w:uiPriority w:val="10"/>
    <w:qFormat/>
    <w:rsid w:val="00D90BE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90BE3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D90BE3"/>
    <w:pPr>
      <w:numPr>
        <w:ilvl w:val="0"/>
      </w:numPr>
      <w:spacing w:before="240" w:after="240" w:line="480" w:lineRule="auto"/>
      <w:jc w:val="both"/>
    </w:pPr>
    <w:rPr>
      <w:rFonts w:ascii="Times New Roman" w:eastAsiaTheme="minorHAnsi" w:hAnsi="Times New Roman" w:cs="Times New Roman"/>
      <w:b/>
      <w:color w:val="auto"/>
      <w:spacing w:val="0"/>
      <w:sz w:val="24"/>
      <w:szCs w:val="24"/>
      <w:lang w:val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D90BE3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D90BE3"/>
    <w:rPr>
      <w:rFonts w:eastAsiaTheme="minorEastAsia"/>
      <w:color w:val="5A5A5A" w:themeColor="text1" w:themeTint="A5"/>
      <w:spacing w:val="15"/>
      <w:lang w:val="en-GB"/>
    </w:rPr>
  </w:style>
  <w:style w:type="character" w:customStyle="1" w:styleId="Heading1Char">
    <w:name w:val="Heading 1 Char"/>
    <w:basedOn w:val="DefaultParagraphFont"/>
    <w:link w:val="Heading1"/>
    <w:uiPriority w:val="2"/>
    <w:rsid w:val="00D90BE3"/>
    <w:rPr>
      <w:rFonts w:ascii="Times New Roman" w:eastAsia="Cambria" w:hAnsi="Times New Roman" w:cs="Times New Roman"/>
      <w:b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2"/>
    <w:rsid w:val="00D90BE3"/>
    <w:rPr>
      <w:rFonts w:ascii="Times New Roman" w:eastAsia="Cambria" w:hAnsi="Times New Roman" w:cs="Times New Roman"/>
      <w:b/>
      <w:sz w:val="24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2"/>
    <w:rsid w:val="00D90BE3"/>
    <w:rPr>
      <w:rFonts w:ascii="Times New Roman" w:eastAsiaTheme="majorEastAsia" w:hAnsi="Times New Roman" w:cstheme="majorBidi"/>
      <w:b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2"/>
    <w:rsid w:val="00D90BE3"/>
    <w:rPr>
      <w:rFonts w:ascii="Times New Roman" w:eastAsiaTheme="majorEastAsia" w:hAnsi="Times New Roman" w:cstheme="majorBidi"/>
      <w:b/>
      <w:iCs/>
      <w:sz w:val="24"/>
      <w:szCs w:val="24"/>
      <w:lang w:val="en-US"/>
    </w:rPr>
  </w:style>
  <w:style w:type="character" w:customStyle="1" w:styleId="Heading5Char">
    <w:name w:val="Heading 5 Char"/>
    <w:basedOn w:val="DefaultParagraphFont"/>
    <w:link w:val="Heading5"/>
    <w:uiPriority w:val="2"/>
    <w:rsid w:val="00D90BE3"/>
    <w:rPr>
      <w:rFonts w:ascii="Times New Roman" w:eastAsiaTheme="majorEastAsia" w:hAnsi="Times New Roman" w:cstheme="majorBidi"/>
      <w:b/>
      <w:iCs/>
      <w:sz w:val="24"/>
      <w:szCs w:val="24"/>
      <w:lang w:val="en-US"/>
    </w:rPr>
  </w:style>
  <w:style w:type="numbering" w:customStyle="1" w:styleId="Headings">
    <w:name w:val="Headings"/>
    <w:uiPriority w:val="99"/>
    <w:rsid w:val="00D90BE3"/>
    <w:pPr>
      <w:numPr>
        <w:numId w:val="2"/>
      </w:numPr>
    </w:pPr>
  </w:style>
  <w:style w:type="paragraph" w:customStyle="1" w:styleId="EndNoteBibliographyTitle">
    <w:name w:val="EndNote Bibliography Title"/>
    <w:basedOn w:val="Normal"/>
    <w:link w:val="EndNoteBibliographyTitleChar"/>
    <w:rsid w:val="00B93088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3088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93088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93088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285F5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85F5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223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397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19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316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87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621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38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8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35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419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37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www.frontiersin.org/Journal/Abstract.aspx?s=1852&amp;name=Sleep_and_Circadian_Rhythms&amp;ART_DOI=10.3389/fnins.2019.01446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15DBD5A-EA7C-4096-8B62-21935486DF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8</Pages>
  <Words>2756</Words>
  <Characters>15158</Characters>
  <Application>Microsoft Office Word</Application>
  <DocSecurity>0</DocSecurity>
  <Lines>126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-HEST</Company>
  <LinksUpToDate>false</LinksUpToDate>
  <CharactersWithSpaces>178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n Sluijs  Rachel</dc:creator>
  <cp:keywords/>
  <dc:description/>
  <cp:lastModifiedBy>Rachel van Sluijs</cp:lastModifiedBy>
  <cp:revision>3</cp:revision>
  <dcterms:created xsi:type="dcterms:W3CDTF">2020-01-01T22:58:00Z</dcterms:created>
  <dcterms:modified xsi:type="dcterms:W3CDTF">2020-01-01T22:59:00Z</dcterms:modified>
</cp:coreProperties>
</file>